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tbl>
      <w:tblPr>
        <w:tblStyle w:val="TableGrid1"/>
        <w:tblW w:w="0" w:type="auto"/>
        <w:jc w:val="center"/>
        <w:tblBorders>
          <w:top w:val="single" w:sz="12" w:space="0" w:color="FFFFFF" w:themeColor="background1"/>
          <w:left w:val="single" w:sz="12" w:space="0" w:color="FFFFFF" w:themeColor="background1"/>
          <w:bottom w:val="single" w:sz="12" w:space="0" w:color="FFFFFF" w:themeColor="background1"/>
          <w:right w:val="single" w:sz="12" w:space="0" w:color="FFFFFF" w:themeColor="background1"/>
          <w:insideH w:val="single" w:sz="12" w:space="0" w:color="FFFFFF" w:themeColor="background1"/>
          <w:insideV w:val="single" w:sz="12" w:space="0" w:color="FFFFFF" w:themeColor="background1"/>
        </w:tblBorders>
        <w:shd w:val="clear" w:color="auto" w:fill="FFF2CC" w:themeFill="accent4" w:themeFillTint="33"/>
        <w:tblCellMar>
          <w:top w:w="284" w:type="dxa"/>
          <w:left w:w="284" w:type="dxa"/>
          <w:bottom w:w="284" w:type="dxa"/>
          <w:right w:w="284" w:type="dxa"/>
        </w:tblCellMar>
        <w:tblLook w:val="04A0" w:firstRow="1" w:lastRow="0" w:firstColumn="1" w:lastColumn="0" w:noHBand="0" w:noVBand="1"/>
      </w:tblPr>
      <w:tblGrid>
        <w:gridCol w:w="10168"/>
      </w:tblGrid>
      <w:tr w:rsidR="00F166A0" w:rsidRPr="00763AB7" w14:paraId="3B0EA33C" w14:textId="77777777" w:rsidTr="00BF64D0">
        <w:trPr>
          <w:trHeight w:val="654"/>
          <w:jc w:val="center"/>
        </w:trPr>
        <w:tc>
          <w:tcPr>
            <w:tcW w:w="10168" w:type="dxa"/>
            <w:shd w:val="clear" w:color="auto" w:fill="E8E7EC"/>
          </w:tcPr>
          <w:p w14:paraId="5B4727A5" w14:textId="77777777" w:rsidR="00391951" w:rsidRDefault="00AF5D34" w:rsidP="00D02B85">
            <w:pPr>
              <w:pStyle w:val="CLIN1HEADING"/>
            </w:pPr>
            <w:r>
              <w:t xml:space="preserve">cLINICAL UTILITY OF </w:t>
            </w:r>
            <w:r w:rsidR="00E74528">
              <w:t>MOLECULAR</w:t>
            </w:r>
            <w:r w:rsidR="00564010">
              <w:t xml:space="preserve"> TESTING IN</w:t>
            </w:r>
            <w:r w:rsidR="003B2852">
              <w:t xml:space="preserve"> </w:t>
            </w:r>
          </w:p>
          <w:p w14:paraId="6573C8C8" w14:textId="4E70DFD1" w:rsidR="00AF5D34" w:rsidRDefault="003B2852" w:rsidP="00D02B85">
            <w:pPr>
              <w:pStyle w:val="CLIN1HEADING"/>
            </w:pPr>
            <w:r>
              <w:t>LOW GRADE b-C</w:t>
            </w:r>
            <w:bookmarkStart w:id="0" w:name="_GoBack"/>
            <w:bookmarkEnd w:id="0"/>
            <w:r>
              <w:t xml:space="preserve">ELL </w:t>
            </w:r>
            <w:r w:rsidR="00391951">
              <w:t>LYMPHOMAS</w:t>
            </w:r>
          </w:p>
          <w:p w14:paraId="25EA8B82" w14:textId="77777777" w:rsidR="00AF5D34" w:rsidRDefault="00AF5D34" w:rsidP="00AF5D34">
            <w:pPr>
              <w:pStyle w:val="CLIN2SUBHEADINGS"/>
            </w:pPr>
            <w:r>
              <w:t>DIAGNOSTIC utility</w:t>
            </w:r>
          </w:p>
          <w:p w14:paraId="31F6AE74" w14:textId="70E0E2FE" w:rsidR="00444644" w:rsidRPr="00730677" w:rsidRDefault="003B2852" w:rsidP="00662669">
            <w:pPr>
              <w:pStyle w:val="CLIN3BULLETPOINTS"/>
              <w:ind w:left="428" w:hanging="425"/>
            </w:pPr>
            <w:r w:rsidRPr="00285C91">
              <w:rPr>
                <w:i/>
              </w:rPr>
              <w:t>MYD88</w:t>
            </w:r>
            <w:r w:rsidRPr="00662669">
              <w:t xml:space="preserve"> </w:t>
            </w:r>
            <w:r w:rsidRPr="00730677">
              <w:t>Leu265Pro mutations are observed in &gt;90% of Waldenstrom macroglobulinaemia/lymphoplasmacytic lymphoma (WM/LPL)</w:t>
            </w:r>
            <w:r w:rsidR="00662669" w:rsidRPr="00730677">
              <w:fldChar w:fldCharType="begin">
                <w:fldData xml:space="preserve">PEVuZE5vdGU+PENpdGU+PEF1dGhvcj5UcmVvbjwvQXV0aG9yPjxZZWFyPjIwMTI8L1llYXI+PFJl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</w:fldData>
              </w:fldChar>
            </w:r>
            <w:r w:rsidR="00662669" w:rsidRPr="00730677">
              <w:instrText xml:space="preserve"> ADDIN EN.CITE </w:instrText>
            </w:r>
            <w:r w:rsidR="00662669" w:rsidRPr="00730677">
              <w:fldChar w:fldCharType="begin">
                <w:fldData xml:space="preserve">PEVuZE5vdGU+PENpdGU+PEF1dGhvcj5UcmVvbjwvQXV0aG9yPjxZZWFyPjIwMTI8L1llYXI+PFJl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</w:fldData>
              </w:fldChar>
            </w:r>
            <w:r w:rsidR="00662669" w:rsidRPr="00730677">
              <w:instrText xml:space="preserve"> ADDIN EN.CITE.DATA </w:instrText>
            </w:r>
            <w:r w:rsidR="00662669" w:rsidRPr="00730677">
              <w:fldChar w:fldCharType="end"/>
            </w:r>
            <w:r w:rsidR="00662669" w:rsidRPr="00730677">
              <w:fldChar w:fldCharType="separate"/>
            </w:r>
            <w:r w:rsidR="00662669" w:rsidRPr="00730677">
              <w:rPr>
                <w:vertAlign w:val="superscript"/>
              </w:rPr>
              <w:t>1,2</w:t>
            </w:r>
            <w:r w:rsidR="00662669" w:rsidRPr="00730677">
              <w:fldChar w:fldCharType="end"/>
            </w:r>
            <w:r w:rsidRPr="00730677">
              <w:t xml:space="preserve">, </w:t>
            </w:r>
            <w:r w:rsidR="009779D3" w:rsidRPr="00730677">
              <w:t>the majority of IgM-MGUS</w:t>
            </w:r>
            <w:r w:rsidR="00662669" w:rsidRPr="00730677">
              <w:fldChar w:fldCharType="begin">
                <w:fldData xml:space="preserve">PEVuZE5vdGU+PENpdGU+PEF1dGhvcj5WYXJldHRvbmk8L0F1dGhvcj48WWVhcj4yMDE3PC9ZZWFy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</w:fldData>
              </w:fldChar>
            </w:r>
            <w:r w:rsidR="00662669" w:rsidRPr="00730677">
              <w:instrText xml:space="preserve"> ADDIN EN.CITE </w:instrText>
            </w:r>
            <w:r w:rsidR="00662669" w:rsidRPr="00730677">
              <w:fldChar w:fldCharType="begin">
                <w:fldData xml:space="preserve">PEVuZE5vdGU+PENpdGU+PEF1dGhvcj5WYXJldHRvbmk8L0F1dGhvcj48WWVhcj4yMDE3PC9ZZWFy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</w:fldData>
              </w:fldChar>
            </w:r>
            <w:r w:rsidR="00662669" w:rsidRPr="00730677">
              <w:instrText xml:space="preserve"> ADDIN EN.CITE.DATA </w:instrText>
            </w:r>
            <w:r w:rsidR="00662669" w:rsidRPr="00730677">
              <w:fldChar w:fldCharType="end"/>
            </w:r>
            <w:r w:rsidR="00662669" w:rsidRPr="00730677">
              <w:fldChar w:fldCharType="separate"/>
            </w:r>
            <w:r w:rsidR="00662669" w:rsidRPr="00730677">
              <w:rPr>
                <w:vertAlign w:val="superscript"/>
              </w:rPr>
              <w:t>3</w:t>
            </w:r>
            <w:r w:rsidR="00662669" w:rsidRPr="00730677">
              <w:fldChar w:fldCharType="end"/>
            </w:r>
            <w:r w:rsidR="009779D3" w:rsidRPr="00730677">
              <w:t xml:space="preserve">, </w:t>
            </w:r>
            <w:r w:rsidR="004405AE" w:rsidRPr="00730677">
              <w:t>5-1</w:t>
            </w:r>
            <w:r w:rsidRPr="00730677">
              <w:t>0% of marginal zone lymphoma (MZL)</w:t>
            </w:r>
            <w:r w:rsidR="00662669" w:rsidRPr="00730677">
              <w:fldChar w:fldCharType="begin">
                <w:fldData xml:space="preserve">PEVuZE5vdGU+PENpdGU+PEF1dGhvcj5UcmVvbjwvQXV0aG9yPjxZZWFyPjIwMTI8L1llYXI+PFJl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==
</w:fldData>
              </w:fldChar>
            </w:r>
            <w:r w:rsidR="00662669" w:rsidRPr="00730677">
              <w:instrText xml:space="preserve"> ADDIN EN.CITE </w:instrText>
            </w:r>
            <w:r w:rsidR="00662669" w:rsidRPr="00730677">
              <w:fldChar w:fldCharType="begin">
                <w:fldData xml:space="preserve">PEVuZE5vdGU+PENpdGU+PEF1dGhvcj5UcmVvbjwvQXV0aG9yPjxZZWFyPjIwMTI8L1llYXI+PFJl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==
</w:fldData>
              </w:fldChar>
            </w:r>
            <w:r w:rsidR="00662669" w:rsidRPr="00730677">
              <w:instrText xml:space="preserve"> ADDIN EN.CITE.DATA </w:instrText>
            </w:r>
            <w:r w:rsidR="00662669" w:rsidRPr="00730677">
              <w:fldChar w:fldCharType="end"/>
            </w:r>
            <w:r w:rsidR="00662669" w:rsidRPr="00730677">
              <w:fldChar w:fldCharType="separate"/>
            </w:r>
            <w:r w:rsidR="00662669" w:rsidRPr="00730677">
              <w:rPr>
                <w:vertAlign w:val="superscript"/>
              </w:rPr>
              <w:t>1,4</w:t>
            </w:r>
            <w:r w:rsidR="00662669" w:rsidRPr="00730677">
              <w:fldChar w:fldCharType="end"/>
            </w:r>
            <w:r w:rsidRPr="00730677">
              <w:t xml:space="preserve"> and &lt;5% of chronic lymphocytic leukaemia/small lymphocytic lymphoma (CLL/SLL)</w:t>
            </w:r>
            <w:r w:rsidR="00662669" w:rsidRPr="00730677">
              <w:fldChar w:fldCharType="begin">
                <w:fldData xml:space="preserve">PEVuZE5vdGU+PENpdGU+PEF1dGhvcj5QdWVudGU8L0F1dGhvcj48WWVhcj4yMDExPC9ZZWFyPjxS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</w:fldData>
              </w:fldChar>
            </w:r>
            <w:r w:rsidR="00662669" w:rsidRPr="00730677">
              <w:instrText xml:space="preserve"> ADDIN EN.CITE </w:instrText>
            </w:r>
            <w:r w:rsidR="00662669" w:rsidRPr="00730677">
              <w:fldChar w:fldCharType="begin">
                <w:fldData xml:space="preserve">PEVuZE5vdGU+PENpdGU+PEF1dGhvcj5QdWVudGU8L0F1dGhvcj48WWVhcj4yMDExPC9ZZWFyPjxS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</w:fldData>
              </w:fldChar>
            </w:r>
            <w:r w:rsidR="00662669" w:rsidRPr="00730677">
              <w:instrText xml:space="preserve"> ADDIN EN.CITE.DATA </w:instrText>
            </w:r>
            <w:r w:rsidR="00662669" w:rsidRPr="00730677">
              <w:fldChar w:fldCharType="end"/>
            </w:r>
            <w:r w:rsidR="00662669" w:rsidRPr="00730677">
              <w:fldChar w:fldCharType="separate"/>
            </w:r>
            <w:r w:rsidR="00662669" w:rsidRPr="00730677">
              <w:rPr>
                <w:vertAlign w:val="superscript"/>
              </w:rPr>
              <w:t>5</w:t>
            </w:r>
            <w:r w:rsidR="00662669" w:rsidRPr="00730677">
              <w:fldChar w:fldCharType="end"/>
            </w:r>
            <w:r w:rsidRPr="00730677">
              <w:t xml:space="preserve">. </w:t>
            </w:r>
            <w:r w:rsidR="00444644" w:rsidRPr="00730677">
              <w:rPr>
                <w:i/>
              </w:rPr>
              <w:t>MYD88</w:t>
            </w:r>
            <w:r w:rsidR="00444644" w:rsidRPr="00730677">
              <w:t xml:space="preserve"> mutations are not observed in plasma cell myeloma (PCM)</w:t>
            </w:r>
            <w:r w:rsidR="00662669" w:rsidRPr="00730677">
              <w:fldChar w:fldCharType="begin">
                <w:fldData xml:space="preserve">PEVuZE5vdGU+PENpdGU+PEF1dGhvcj5UcmVvbjwvQXV0aG9yPjxZZWFyPjIwMTI8L1llYXI+PFJl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</w:fldData>
              </w:fldChar>
            </w:r>
            <w:r w:rsidR="00662669" w:rsidRPr="00730677">
              <w:instrText xml:space="preserve"> ADDIN EN.CITE </w:instrText>
            </w:r>
            <w:r w:rsidR="00662669" w:rsidRPr="00730677">
              <w:fldChar w:fldCharType="begin">
                <w:fldData xml:space="preserve">PEVuZE5vdGU+PENpdGU+PEF1dGhvcj5UcmVvbjwvQXV0aG9yPjxZZWFyPjIwMTI8L1llYXI+PFJl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</w:fldData>
              </w:fldChar>
            </w:r>
            <w:r w:rsidR="00662669" w:rsidRPr="00730677">
              <w:instrText xml:space="preserve"> ADDIN EN.CITE.DATA </w:instrText>
            </w:r>
            <w:r w:rsidR="00662669" w:rsidRPr="00730677">
              <w:fldChar w:fldCharType="end"/>
            </w:r>
            <w:r w:rsidR="00662669" w:rsidRPr="00730677">
              <w:fldChar w:fldCharType="separate"/>
            </w:r>
            <w:r w:rsidR="00662669" w:rsidRPr="00730677">
              <w:rPr>
                <w:vertAlign w:val="superscript"/>
              </w:rPr>
              <w:t>1</w:t>
            </w:r>
            <w:r w:rsidR="00662669" w:rsidRPr="00730677">
              <w:fldChar w:fldCharType="end"/>
            </w:r>
            <w:r w:rsidR="00444644" w:rsidRPr="00730677">
              <w:t>.</w:t>
            </w:r>
          </w:p>
          <w:p w14:paraId="5F8F62C5" w14:textId="27896963" w:rsidR="003B2852" w:rsidRPr="00730677" w:rsidRDefault="003B2852" w:rsidP="00662669">
            <w:pPr>
              <w:pStyle w:val="CLIN3BULLETPOINTS"/>
              <w:ind w:left="428" w:hanging="425"/>
            </w:pPr>
            <w:r w:rsidRPr="00730677">
              <w:t xml:space="preserve">Non-canonical </w:t>
            </w:r>
            <w:r w:rsidRPr="00730677">
              <w:rPr>
                <w:i/>
              </w:rPr>
              <w:t>MYD88</w:t>
            </w:r>
            <w:r w:rsidRPr="00730677">
              <w:t xml:space="preserve"> mutations </w:t>
            </w:r>
            <w:r w:rsidR="00444644" w:rsidRPr="00730677">
              <w:t xml:space="preserve">have </w:t>
            </w:r>
            <w:r w:rsidRPr="00730677">
              <w:t>been observed in rare cases of WM/LPL</w:t>
            </w:r>
            <w:r w:rsidR="00662669" w:rsidRPr="00730677">
              <w:fldChar w:fldCharType="begin">
                <w:fldData xml:space="preserve">PEVuZE5vdGU+PENpdGU+PEF1dGhvcj5WYXJldHRvbmk8L0F1dGhvcj48WWVhcj4yMDE3PC9ZZWFy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</w:fldData>
              </w:fldChar>
            </w:r>
            <w:r w:rsidR="00662669" w:rsidRPr="00730677">
              <w:instrText xml:space="preserve"> ADDIN EN.CITE </w:instrText>
            </w:r>
            <w:r w:rsidR="00662669" w:rsidRPr="00730677">
              <w:fldChar w:fldCharType="begin">
                <w:fldData xml:space="preserve">PEVuZE5vdGU+PENpdGU+PEF1dGhvcj5WYXJldHRvbmk8L0F1dGhvcj48WWVhcj4yMDE3PC9ZZWFy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</w:fldData>
              </w:fldChar>
            </w:r>
            <w:r w:rsidR="00662669" w:rsidRPr="00730677">
              <w:instrText xml:space="preserve"> ADDIN EN.CITE.DATA </w:instrText>
            </w:r>
            <w:r w:rsidR="00662669" w:rsidRPr="00730677">
              <w:fldChar w:fldCharType="end"/>
            </w:r>
            <w:r w:rsidR="00662669" w:rsidRPr="00730677">
              <w:fldChar w:fldCharType="separate"/>
            </w:r>
            <w:r w:rsidR="00662669" w:rsidRPr="00730677">
              <w:rPr>
                <w:vertAlign w:val="superscript"/>
              </w:rPr>
              <w:t>3</w:t>
            </w:r>
            <w:r w:rsidR="00662669" w:rsidRPr="00730677">
              <w:fldChar w:fldCharType="end"/>
            </w:r>
            <w:r w:rsidRPr="00730677">
              <w:t>.</w:t>
            </w:r>
          </w:p>
          <w:p w14:paraId="1ACCF61C" w14:textId="67FD0633" w:rsidR="003B2852" w:rsidRPr="00730677" w:rsidRDefault="003B2852" w:rsidP="00662669">
            <w:pPr>
              <w:pStyle w:val="CLIN3BULLETPOINTS"/>
              <w:ind w:left="428" w:hanging="425"/>
            </w:pPr>
            <w:r w:rsidRPr="00730677">
              <w:rPr>
                <w:i/>
              </w:rPr>
              <w:t>CXCR4</w:t>
            </w:r>
            <w:r w:rsidRPr="00730677">
              <w:t xml:space="preserve"> mutations are seen in approximately 30% of WM/LPL </w:t>
            </w:r>
            <w:r w:rsidR="0092028C" w:rsidRPr="00730677">
              <w:t>and 5-10% of IgM-MGUS</w:t>
            </w:r>
            <w:r w:rsidR="00662669" w:rsidRPr="00730677">
              <w:fldChar w:fldCharType="begin">
                <w:fldData xml:space="preserve">PEVuZE5vdGU+PENpdGU+PEF1dGhvcj5UcmVvbjwvQXV0aG9yPjxZZWFyPjIwMTQ8L1llYXI+PFJl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</w:fldData>
              </w:fldChar>
            </w:r>
            <w:r w:rsidR="00285C91" w:rsidRPr="00730677">
              <w:instrText xml:space="preserve"> ADDIN EN.CITE </w:instrText>
            </w:r>
            <w:r w:rsidR="00285C91" w:rsidRPr="00730677">
              <w:fldChar w:fldCharType="begin">
                <w:fldData xml:space="preserve">PEVuZE5vdGU+PENpdGU+PEF1dGhvcj5UcmVvbjwvQXV0aG9yPjxZZWFyPjIwMTQ8L1llYXI+PFJl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</w:fldData>
              </w:fldChar>
            </w:r>
            <w:r w:rsidR="00285C91" w:rsidRPr="00730677">
              <w:instrText xml:space="preserve"> ADDIN EN.CITE.DATA </w:instrText>
            </w:r>
            <w:r w:rsidR="00285C91" w:rsidRPr="00730677">
              <w:fldChar w:fldCharType="end"/>
            </w:r>
            <w:r w:rsidR="00662669" w:rsidRPr="00730677">
              <w:fldChar w:fldCharType="separate"/>
            </w:r>
            <w:r w:rsidR="00285C91" w:rsidRPr="00730677">
              <w:rPr>
                <w:vertAlign w:val="superscript"/>
              </w:rPr>
              <w:t>3,6,7</w:t>
            </w:r>
            <w:r w:rsidR="00662669" w:rsidRPr="00730677">
              <w:fldChar w:fldCharType="end"/>
            </w:r>
            <w:r w:rsidRPr="00730677">
              <w:t xml:space="preserve">. Mutations in </w:t>
            </w:r>
            <w:r w:rsidRPr="00730677">
              <w:rPr>
                <w:i/>
              </w:rPr>
              <w:t>CXCR4</w:t>
            </w:r>
            <w:r w:rsidRPr="00730677">
              <w:t xml:space="preserve"> almost always coexist with the</w:t>
            </w:r>
            <w:r w:rsidRPr="00730677">
              <w:rPr>
                <w:i/>
              </w:rPr>
              <w:t xml:space="preserve"> MYD88</w:t>
            </w:r>
            <w:r w:rsidRPr="00730677">
              <w:t xml:space="preserve"> L265P mutation (98% of cases)</w:t>
            </w:r>
            <w:r w:rsidR="00662669" w:rsidRPr="00730677">
              <w:fldChar w:fldCharType="begin">
                <w:fldData xml:space="preserve">PEVuZE5vdGU+PENpdGU+PEF1dGhvcj5IdW50ZXI8L0F1dGhvcj48WWVhcj4yMDE0PC9ZZWFyPjxS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</w:fldData>
              </w:fldChar>
            </w:r>
            <w:r w:rsidR="00662669" w:rsidRPr="00730677">
              <w:instrText xml:space="preserve"> ADDIN EN.CITE </w:instrText>
            </w:r>
            <w:r w:rsidR="00662669" w:rsidRPr="00730677">
              <w:fldChar w:fldCharType="begin">
                <w:fldData xml:space="preserve">PEVuZE5vdGU+PENpdGU+PEF1dGhvcj5IdW50ZXI8L0F1dGhvcj48WWVhcj4yMDE0PC9ZZWFyPjxS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</w:fldData>
              </w:fldChar>
            </w:r>
            <w:r w:rsidR="00662669" w:rsidRPr="00730677">
              <w:instrText xml:space="preserve"> ADDIN EN.CITE.DATA </w:instrText>
            </w:r>
            <w:r w:rsidR="00662669" w:rsidRPr="00730677">
              <w:fldChar w:fldCharType="end"/>
            </w:r>
            <w:r w:rsidR="00662669" w:rsidRPr="00730677">
              <w:fldChar w:fldCharType="separate"/>
            </w:r>
            <w:r w:rsidR="00662669" w:rsidRPr="00730677">
              <w:rPr>
                <w:vertAlign w:val="superscript"/>
              </w:rPr>
              <w:t>7</w:t>
            </w:r>
            <w:r w:rsidR="00662669" w:rsidRPr="00730677">
              <w:fldChar w:fldCharType="end"/>
            </w:r>
            <w:r w:rsidRPr="00730677">
              <w:t xml:space="preserve">. </w:t>
            </w:r>
            <w:r w:rsidRPr="00730677">
              <w:rPr>
                <w:i/>
              </w:rPr>
              <w:t>CXCR4</w:t>
            </w:r>
            <w:r w:rsidRPr="00730677">
              <w:t xml:space="preserve"> mutations are </w:t>
            </w:r>
            <w:r w:rsidR="005C4E92" w:rsidRPr="00730677">
              <w:t xml:space="preserve">uncommon </w:t>
            </w:r>
            <w:r w:rsidRPr="00730677">
              <w:t>in other</w:t>
            </w:r>
            <w:r w:rsidR="00896FD4" w:rsidRPr="00730677">
              <w:t xml:space="preserve"> low grade</w:t>
            </w:r>
            <w:r w:rsidRPr="00730677">
              <w:t xml:space="preserve"> B-cell </w:t>
            </w:r>
            <w:r w:rsidR="00456455">
              <w:t xml:space="preserve">lymphomas </w:t>
            </w:r>
            <w:r w:rsidR="00F91B25" w:rsidRPr="00730677">
              <w:t>including CLL/SLL</w:t>
            </w:r>
            <w:r w:rsidR="00662669" w:rsidRPr="00730677">
              <w:fldChar w:fldCharType="begin">
                <w:fldData xml:space="preserve">PEVuZE5vdGU+PENpdGU+PEF1dGhvcj5YdTwvQXV0aG9yPjxZZWFyPjIwMTY8L1llYXI+PFJlY051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</w:fldData>
              </w:fldChar>
            </w:r>
            <w:r w:rsidR="00662669" w:rsidRPr="00730677">
              <w:instrText xml:space="preserve"> ADDIN EN.CITE </w:instrText>
            </w:r>
            <w:r w:rsidR="00662669" w:rsidRPr="00730677">
              <w:fldChar w:fldCharType="begin">
                <w:fldData xml:space="preserve">PEVuZE5vdGU+PENpdGU+PEF1dGhvcj5YdTwvQXV0aG9yPjxZZWFyPjIwMTY8L1llYXI+PFJlY051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</w:fldData>
              </w:fldChar>
            </w:r>
            <w:r w:rsidR="00662669" w:rsidRPr="00730677">
              <w:instrText xml:space="preserve"> ADDIN EN.CITE.DATA </w:instrText>
            </w:r>
            <w:r w:rsidR="00662669" w:rsidRPr="00730677">
              <w:fldChar w:fldCharType="end"/>
            </w:r>
            <w:r w:rsidR="00662669" w:rsidRPr="00730677">
              <w:fldChar w:fldCharType="separate"/>
            </w:r>
            <w:r w:rsidR="00662669" w:rsidRPr="00730677">
              <w:rPr>
                <w:vertAlign w:val="superscript"/>
              </w:rPr>
              <w:t>8</w:t>
            </w:r>
            <w:r w:rsidR="00662669" w:rsidRPr="00730677">
              <w:fldChar w:fldCharType="end"/>
            </w:r>
            <w:r w:rsidR="00D40CA3" w:rsidRPr="00730677">
              <w:t>,</w:t>
            </w:r>
            <w:r w:rsidR="005C4E92" w:rsidRPr="00730677">
              <w:t xml:space="preserve"> </w:t>
            </w:r>
            <w:r w:rsidR="00896FD4" w:rsidRPr="00730677">
              <w:t>except for</w:t>
            </w:r>
            <w:r w:rsidR="005C4E92" w:rsidRPr="00730677">
              <w:t xml:space="preserve"> follicular lymphoma (FL)</w:t>
            </w:r>
            <w:r w:rsidR="00896FD4" w:rsidRPr="00730677">
              <w:t xml:space="preserve"> where they </w:t>
            </w:r>
            <w:r w:rsidR="00D40CA3" w:rsidRPr="00730677">
              <w:t>may be</w:t>
            </w:r>
            <w:r w:rsidR="00896FD4" w:rsidRPr="00730677">
              <w:t xml:space="preserve"> observed without </w:t>
            </w:r>
            <w:r w:rsidR="00896FD4" w:rsidRPr="00730677">
              <w:rPr>
                <w:i/>
              </w:rPr>
              <w:t>MYD88</w:t>
            </w:r>
            <w:r w:rsidR="00896FD4" w:rsidRPr="00730677">
              <w:t xml:space="preserve"> mutations</w:t>
            </w:r>
            <w:r w:rsidR="00662669" w:rsidRPr="00730677">
              <w:fldChar w:fldCharType="begin">
                <w:fldData xml:space="preserve">PEVuZE5vdGU+PENpdGU+PEF1dGhvcj5QYXN0b3JlPC9BdXRob3I+PFllYXI+MjAxNTwvWWVhcj48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</w:fldData>
              </w:fldChar>
            </w:r>
            <w:r w:rsidR="00662669" w:rsidRPr="00730677">
              <w:instrText xml:space="preserve"> ADDIN EN.CITE </w:instrText>
            </w:r>
            <w:r w:rsidR="00662669" w:rsidRPr="00730677">
              <w:fldChar w:fldCharType="begin">
                <w:fldData xml:space="preserve">PEVuZE5vdGU+PENpdGU+PEF1dGhvcj5QYXN0b3JlPC9BdXRob3I+PFllYXI+MjAxNTwvWWVhcj48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</w:fldData>
              </w:fldChar>
            </w:r>
            <w:r w:rsidR="00662669" w:rsidRPr="00730677">
              <w:instrText xml:space="preserve"> ADDIN EN.CITE.DATA </w:instrText>
            </w:r>
            <w:r w:rsidR="00662669" w:rsidRPr="00730677">
              <w:fldChar w:fldCharType="end"/>
            </w:r>
            <w:r w:rsidR="00662669" w:rsidRPr="00730677">
              <w:fldChar w:fldCharType="separate"/>
            </w:r>
            <w:r w:rsidR="00662669" w:rsidRPr="00730677">
              <w:rPr>
                <w:vertAlign w:val="superscript"/>
              </w:rPr>
              <w:t>9</w:t>
            </w:r>
            <w:r w:rsidR="00662669" w:rsidRPr="00730677">
              <w:fldChar w:fldCharType="end"/>
            </w:r>
            <w:r w:rsidRPr="00730677">
              <w:t>.</w:t>
            </w:r>
          </w:p>
          <w:p w14:paraId="0E5277B2" w14:textId="681D089F" w:rsidR="0057535D" w:rsidRPr="00730677" w:rsidRDefault="0057535D" w:rsidP="00662669">
            <w:pPr>
              <w:pStyle w:val="CLIN3BULLETPOINTS"/>
              <w:ind w:left="428" w:hanging="425"/>
            </w:pPr>
            <w:r w:rsidRPr="00730677">
              <w:t xml:space="preserve">Other </w:t>
            </w:r>
            <w:r w:rsidR="00730677">
              <w:t>genes</w:t>
            </w:r>
            <w:r w:rsidRPr="00730677">
              <w:t xml:space="preserve"> </w:t>
            </w:r>
            <w:r w:rsidR="00BF64D0">
              <w:t xml:space="preserve">that are </w:t>
            </w:r>
            <w:r w:rsidRPr="00730677">
              <w:t xml:space="preserve">recurrently </w:t>
            </w:r>
            <w:r w:rsidR="00730677">
              <w:t>mutated</w:t>
            </w:r>
            <w:r w:rsidRPr="00730677">
              <w:t xml:space="preserve"> in WM/LPL include </w:t>
            </w:r>
            <w:r w:rsidRPr="00730677">
              <w:rPr>
                <w:i/>
              </w:rPr>
              <w:t>CD79B</w:t>
            </w:r>
            <w:r w:rsidRPr="00730677">
              <w:t xml:space="preserve"> and </w:t>
            </w:r>
            <w:r w:rsidRPr="00730677">
              <w:rPr>
                <w:i/>
              </w:rPr>
              <w:t>TP53</w:t>
            </w:r>
            <w:r w:rsidR="00662669" w:rsidRPr="00730677">
              <w:fldChar w:fldCharType="begin">
                <w:fldData xml:space="preserve">PEVuZE5vdGU+PENpdGU+PEF1dGhvcj5WYXJldHRvbmk8L0F1dGhvcj48WWVhcj4yMDE3PC9ZZWFy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</w:fldData>
              </w:fldChar>
            </w:r>
            <w:r w:rsidR="00662669" w:rsidRPr="00730677">
              <w:instrText xml:space="preserve"> ADDIN EN.CITE </w:instrText>
            </w:r>
            <w:r w:rsidR="00662669" w:rsidRPr="00730677">
              <w:fldChar w:fldCharType="begin">
                <w:fldData xml:space="preserve">PEVuZE5vdGU+PENpdGU+PEF1dGhvcj5WYXJldHRvbmk8L0F1dGhvcj48WWVhcj4yMDE3PC9ZZWFy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</w:fldData>
              </w:fldChar>
            </w:r>
            <w:r w:rsidR="00662669" w:rsidRPr="00730677">
              <w:instrText xml:space="preserve"> ADDIN EN.CITE.DATA </w:instrText>
            </w:r>
            <w:r w:rsidR="00662669" w:rsidRPr="00730677">
              <w:fldChar w:fldCharType="end"/>
            </w:r>
            <w:r w:rsidR="00662669" w:rsidRPr="00730677">
              <w:fldChar w:fldCharType="separate"/>
            </w:r>
            <w:r w:rsidR="00662669" w:rsidRPr="00730677">
              <w:rPr>
                <w:vertAlign w:val="superscript"/>
              </w:rPr>
              <w:t>3,7</w:t>
            </w:r>
            <w:r w:rsidR="00662669" w:rsidRPr="00730677">
              <w:fldChar w:fldCharType="end"/>
            </w:r>
            <w:r w:rsidRPr="00730677">
              <w:t>.</w:t>
            </w:r>
          </w:p>
          <w:p w14:paraId="440A6225" w14:textId="5505BEFF" w:rsidR="003B2852" w:rsidRPr="00730677" w:rsidRDefault="003B2852" w:rsidP="00662669">
            <w:pPr>
              <w:pStyle w:val="CLIN3BULLETPOINTS"/>
              <w:ind w:left="428" w:hanging="425"/>
            </w:pPr>
            <w:r w:rsidRPr="00730677">
              <w:t xml:space="preserve">A number of mutations are observed in CLL/SLL including </w:t>
            </w:r>
            <w:r w:rsidRPr="00730677">
              <w:rPr>
                <w:i/>
              </w:rPr>
              <w:t>NOTCH1, BIRC3, SF3B1, MYD88, XPO1, ATM</w:t>
            </w:r>
            <w:r w:rsidRPr="00730677">
              <w:t>, MAPK pathway genes (</w:t>
            </w:r>
            <w:r w:rsidRPr="00730677">
              <w:rPr>
                <w:i/>
              </w:rPr>
              <w:t>BRAF, NRAS, KRAS, MAP2K1</w:t>
            </w:r>
            <w:r w:rsidRPr="00730677">
              <w:t xml:space="preserve">) and </w:t>
            </w:r>
            <w:r w:rsidRPr="00730677">
              <w:rPr>
                <w:i/>
              </w:rPr>
              <w:t>TP53</w:t>
            </w:r>
            <w:r w:rsidR="00662669" w:rsidRPr="00730677">
              <w:fldChar w:fldCharType="begin">
                <w:fldData xml:space="preserve">PEVuZE5vdGU+PENpdGU+PEF1dGhvcj5MYW5kYXU8L0F1dGhvcj48WWVhcj4yMDE1PC9ZZWFyPjxS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=
</w:fldData>
              </w:fldChar>
            </w:r>
            <w:r w:rsidR="00662669" w:rsidRPr="00730677">
              <w:instrText xml:space="preserve"> ADDIN EN.CITE </w:instrText>
            </w:r>
            <w:r w:rsidR="00662669" w:rsidRPr="00730677">
              <w:fldChar w:fldCharType="begin">
                <w:fldData xml:space="preserve">PEVuZE5vdGU+PENpdGU+PEF1dGhvcj5MYW5kYXU8L0F1dGhvcj48WWVhcj4yMDE1PC9ZZWFyPjxS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=
</w:fldData>
              </w:fldChar>
            </w:r>
            <w:r w:rsidR="00662669" w:rsidRPr="00730677">
              <w:instrText xml:space="preserve"> ADDIN EN.CITE.DATA </w:instrText>
            </w:r>
            <w:r w:rsidR="00662669" w:rsidRPr="00730677">
              <w:fldChar w:fldCharType="end"/>
            </w:r>
            <w:r w:rsidR="00662669" w:rsidRPr="00730677">
              <w:fldChar w:fldCharType="separate"/>
            </w:r>
            <w:r w:rsidR="00662669" w:rsidRPr="00730677">
              <w:rPr>
                <w:vertAlign w:val="superscript"/>
              </w:rPr>
              <w:t>10,11</w:t>
            </w:r>
            <w:r w:rsidR="00662669" w:rsidRPr="00730677">
              <w:fldChar w:fldCharType="end"/>
            </w:r>
            <w:r w:rsidRPr="00730677">
              <w:t>. These are</w:t>
            </w:r>
            <w:r w:rsidR="00444644" w:rsidRPr="00730677">
              <w:t xml:space="preserve"> not specific for a diagnosis of</w:t>
            </w:r>
            <w:r w:rsidRPr="00730677">
              <w:t xml:space="preserve"> CLL/SLL </w:t>
            </w:r>
            <w:r w:rsidR="00607BC2" w:rsidRPr="00730677">
              <w:t xml:space="preserve">except for </w:t>
            </w:r>
            <w:r w:rsidRPr="00730677">
              <w:rPr>
                <w:i/>
              </w:rPr>
              <w:t>SF3B1</w:t>
            </w:r>
            <w:r w:rsidRPr="00730677">
              <w:t xml:space="preserve"> mutations</w:t>
            </w:r>
            <w:r w:rsidR="00607BC2" w:rsidRPr="00730677">
              <w:t xml:space="preserve"> which</w:t>
            </w:r>
            <w:r w:rsidRPr="00730677">
              <w:t xml:space="preserve"> are</w:t>
            </w:r>
            <w:r w:rsidR="00444644" w:rsidRPr="00730677">
              <w:t xml:space="preserve"> not commonly</w:t>
            </w:r>
            <w:r w:rsidRPr="00730677">
              <w:t xml:space="preserve"> observed in other B cell malignancies</w:t>
            </w:r>
            <w:r w:rsidR="00662669" w:rsidRPr="00730677">
              <w:fldChar w:fldCharType="begin">
                <w:fldData xml:space="preserve">PEVuZE5vdGU+PENpdGU+PEF1dGhvcj5RdWVzYWRhPC9BdXRob3I+PFllYXI+MjAxMjwvWWVhcj48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</w:fldData>
              </w:fldChar>
            </w:r>
            <w:r w:rsidR="00662669" w:rsidRPr="00730677">
              <w:instrText xml:space="preserve"> ADDIN EN.CITE </w:instrText>
            </w:r>
            <w:r w:rsidR="00662669" w:rsidRPr="00730677">
              <w:fldChar w:fldCharType="begin">
                <w:fldData xml:space="preserve">PEVuZE5vdGU+PENpdGU+PEF1dGhvcj5RdWVzYWRhPC9BdXRob3I+PFllYXI+MjAxMjwvWWVhcj48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</w:fldData>
              </w:fldChar>
            </w:r>
            <w:r w:rsidR="00662669" w:rsidRPr="00730677">
              <w:instrText xml:space="preserve"> ADDIN EN.CITE.DATA </w:instrText>
            </w:r>
            <w:r w:rsidR="00662669" w:rsidRPr="00730677">
              <w:fldChar w:fldCharType="end"/>
            </w:r>
            <w:r w:rsidR="00662669" w:rsidRPr="00730677">
              <w:fldChar w:fldCharType="separate"/>
            </w:r>
            <w:r w:rsidR="00662669" w:rsidRPr="00730677">
              <w:rPr>
                <w:vertAlign w:val="superscript"/>
              </w:rPr>
              <w:t>12</w:t>
            </w:r>
            <w:r w:rsidR="00662669" w:rsidRPr="00730677">
              <w:fldChar w:fldCharType="end"/>
            </w:r>
            <w:r w:rsidRPr="00730677">
              <w:t>.</w:t>
            </w:r>
          </w:p>
          <w:p w14:paraId="7848FAD8" w14:textId="5AA8058E" w:rsidR="00F27F9E" w:rsidRPr="00662669" w:rsidRDefault="00136AF3" w:rsidP="00662669">
            <w:pPr>
              <w:pStyle w:val="CLIN3BULLETPOINTS"/>
              <w:ind w:left="428" w:hanging="425"/>
            </w:pPr>
            <w:r w:rsidRPr="00730677">
              <w:t>Mantle cell lymphoma (</w:t>
            </w:r>
            <w:r w:rsidRPr="00662669">
              <w:t xml:space="preserve">MCL) is genetically characterised by </w:t>
            </w:r>
            <w:r w:rsidR="00EC2BED" w:rsidRPr="00662669">
              <w:t>t(11;14) (</w:t>
            </w:r>
            <w:r w:rsidRPr="00662669">
              <w:t>best detected by FISH</w:t>
            </w:r>
            <w:r w:rsidR="00EC2BED" w:rsidRPr="00662669">
              <w:t>)</w:t>
            </w:r>
            <w:r w:rsidRPr="00662669">
              <w:t xml:space="preserve">. </w:t>
            </w:r>
            <w:r w:rsidR="00EC2BED" w:rsidRPr="00662669">
              <w:t xml:space="preserve">Recurrently </w:t>
            </w:r>
            <w:r w:rsidRPr="00662669">
              <w:t xml:space="preserve">mutated genes in MCL include </w:t>
            </w:r>
            <w:r w:rsidRPr="00285C91">
              <w:rPr>
                <w:i/>
              </w:rPr>
              <w:t xml:space="preserve">ATM, </w:t>
            </w:r>
            <w:r w:rsidR="00EC2BED" w:rsidRPr="00285C91">
              <w:rPr>
                <w:i/>
              </w:rPr>
              <w:t xml:space="preserve">KMT2D, TP53, </w:t>
            </w:r>
            <w:r w:rsidRPr="00285C91">
              <w:rPr>
                <w:i/>
              </w:rPr>
              <w:t>CCND1</w:t>
            </w:r>
            <w:r w:rsidR="00EC2BED" w:rsidRPr="00285C91">
              <w:rPr>
                <w:i/>
              </w:rPr>
              <w:t>, WHSC1, BIRC3</w:t>
            </w:r>
            <w:r w:rsidRPr="00662669">
              <w:t xml:space="preserve"> and </w:t>
            </w:r>
            <w:r w:rsidR="00EC2BED" w:rsidRPr="00285C91">
              <w:rPr>
                <w:i/>
              </w:rPr>
              <w:t>NOTCH1/NOTCH2</w:t>
            </w:r>
            <w:r w:rsidR="00662669">
              <w:fldChar w:fldCharType="begin">
                <w:fldData xml:space="preserve">PEVuZE5vdGU+PENpdGU+PEF1dGhvcj5CZWE8L0F1dGhvcj48WWVhcj4yMDEzPC9ZZWFyPjxSZWNO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</w:fldData>
              </w:fldChar>
            </w:r>
            <w:r w:rsidR="00662669">
              <w:instrText xml:space="preserve"> ADDIN EN.CITE </w:instrText>
            </w:r>
            <w:r w:rsidR="00662669">
              <w:fldChar w:fldCharType="begin">
                <w:fldData xml:space="preserve">PEVuZE5vdGU+PENpdGU+PEF1dGhvcj5CZWE8L0F1dGhvcj48WWVhcj4yMDEzPC9ZZWFyPjxSZWNO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</w:fldData>
              </w:fldChar>
            </w:r>
            <w:r w:rsidR="00662669">
              <w:instrText xml:space="preserve"> ADDIN EN.CITE.DATA </w:instrText>
            </w:r>
            <w:r w:rsidR="00662669">
              <w:fldChar w:fldCharType="end"/>
            </w:r>
            <w:r w:rsidR="00662669">
              <w:fldChar w:fldCharType="separate"/>
            </w:r>
            <w:r w:rsidR="00662669" w:rsidRPr="00662669">
              <w:rPr>
                <w:vertAlign w:val="superscript"/>
              </w:rPr>
              <w:t>13-15</w:t>
            </w:r>
            <w:r w:rsidR="00662669">
              <w:fldChar w:fldCharType="end"/>
            </w:r>
            <w:r w:rsidRPr="00662669">
              <w:t xml:space="preserve">. </w:t>
            </w:r>
          </w:p>
          <w:p w14:paraId="5EA191B5" w14:textId="37EF7DB0" w:rsidR="00607BC2" w:rsidRPr="00662669" w:rsidRDefault="00607BC2" w:rsidP="00662669">
            <w:pPr>
              <w:pStyle w:val="CLIN3BULLETPOINTS"/>
              <w:ind w:left="428" w:hanging="425"/>
            </w:pPr>
            <w:r w:rsidRPr="00662669">
              <w:t xml:space="preserve">Somatic mutations recurrently observed in MZL (both nodal and splenic) include </w:t>
            </w:r>
            <w:r w:rsidR="00D40CA3" w:rsidRPr="00285C91">
              <w:rPr>
                <w:i/>
              </w:rPr>
              <w:t xml:space="preserve">KLF2 </w:t>
            </w:r>
            <w:r w:rsidR="00D40CA3" w:rsidRPr="00662669">
              <w:t xml:space="preserve">(relatively specific for MZL diagnosis), </w:t>
            </w:r>
            <w:r w:rsidRPr="00285C91">
              <w:rPr>
                <w:i/>
              </w:rPr>
              <w:t>NOTCH2, KMT2D</w:t>
            </w:r>
            <w:r w:rsidRPr="00662669">
              <w:t xml:space="preserve"> and </w:t>
            </w:r>
            <w:r w:rsidRPr="00285C91">
              <w:rPr>
                <w:i/>
              </w:rPr>
              <w:t>TP53</w:t>
            </w:r>
            <w:r w:rsidR="00662669">
              <w:fldChar w:fldCharType="begin">
                <w:fldData xml:space="preserve">PEVuZE5vdGU+PENpdGU+PEF1dGhvcj5TcGluYTwvQXV0aG9yPjxZZWFyPjIwMTY8L1llYXI+PFJl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</w:fldData>
              </w:fldChar>
            </w:r>
            <w:r w:rsidR="00662669">
              <w:instrText xml:space="preserve"> ADDIN EN.CITE </w:instrText>
            </w:r>
            <w:r w:rsidR="00662669">
              <w:fldChar w:fldCharType="begin">
                <w:fldData xml:space="preserve">PEVuZE5vdGU+PENpdGU+PEF1dGhvcj5TcGluYTwvQXV0aG9yPjxZZWFyPjIwMTY8L1llYXI+PFJl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</w:fldData>
              </w:fldChar>
            </w:r>
            <w:r w:rsidR="00662669">
              <w:instrText xml:space="preserve"> ADDIN EN.CITE.DATA </w:instrText>
            </w:r>
            <w:r w:rsidR="00662669">
              <w:fldChar w:fldCharType="end"/>
            </w:r>
            <w:r w:rsidR="00662669">
              <w:fldChar w:fldCharType="separate"/>
            </w:r>
            <w:r w:rsidR="00662669" w:rsidRPr="00662669">
              <w:rPr>
                <w:vertAlign w:val="superscript"/>
              </w:rPr>
              <w:t>16,17</w:t>
            </w:r>
            <w:r w:rsidR="00662669">
              <w:fldChar w:fldCharType="end"/>
            </w:r>
            <w:r w:rsidR="00EC2BED" w:rsidRPr="00662669">
              <w:t xml:space="preserve">. </w:t>
            </w:r>
            <w:r w:rsidR="00F27F9E" w:rsidRPr="00662669">
              <w:t xml:space="preserve">Mutations </w:t>
            </w:r>
            <w:r w:rsidRPr="00662669">
              <w:t>in epigenetic modifiers (</w:t>
            </w:r>
            <w:r w:rsidR="00CD1777" w:rsidRPr="00662669">
              <w:t xml:space="preserve">e.g </w:t>
            </w:r>
            <w:r w:rsidR="004940F0" w:rsidRPr="00662669">
              <w:t xml:space="preserve">activating </w:t>
            </w:r>
            <w:r w:rsidRPr="00285C91">
              <w:rPr>
                <w:i/>
              </w:rPr>
              <w:t>EZH2</w:t>
            </w:r>
            <w:r w:rsidR="004940F0" w:rsidRPr="00662669">
              <w:t xml:space="preserve"> mutations</w:t>
            </w:r>
            <w:r w:rsidRPr="00662669">
              <w:t xml:space="preserve">, </w:t>
            </w:r>
            <w:r w:rsidRPr="00285C91">
              <w:rPr>
                <w:i/>
              </w:rPr>
              <w:t>TET2, CREBBP</w:t>
            </w:r>
            <w:r w:rsidRPr="00662669">
              <w:t>) are more commonly observed in nodal MZL compared to splenic MZL</w:t>
            </w:r>
            <w:r w:rsidR="00662669">
              <w:fldChar w:fldCharType="begin"/>
            </w:r>
            <w:r w:rsidR="00662669">
              <w:instrText xml:space="preserve"> ADDIN EN.CITE &lt;EndNote&gt;&lt;Cite&gt;&lt;Author&gt;Pillonel&lt;/Author&gt;&lt;Year&gt;2018&lt;/Year&gt;&lt;RecNum&gt;1813&lt;/RecNum&gt;&lt;DisplayText&gt;&lt;style face="superscript"&gt;18&lt;/style&gt;&lt;/DisplayText&gt;&lt;record&gt;&lt;rec-number&gt;1813&lt;/rec-number&gt;&lt;foreign-keys&gt;&lt;key app="EN" db-id="5wep2s5sfw2et6evrtzp092brtz2s0d20svw" timestamp="1613002183" guid="3b97753a-eb4e-41dd-9f4a-8f4b9073aa00"&gt;1813&lt;/key&gt;&lt;/foreign-keys&gt;&lt;ref-type name="Journal Article"&gt;17&lt;/ref-type&gt;&lt;contributors&gt;&lt;authors&gt;&lt;author&gt;Pillonel, V.&lt;/author&gt;&lt;author&gt;Juskevicius, D.&lt;/author&gt;&lt;author&gt;Ng, C. K. Y.&lt;/author&gt;&lt;author&gt;Bodmer, A.&lt;/author&gt;&lt;author&gt;Zettl, A.&lt;/author&gt;&lt;author&gt;Jucker, D.&lt;/author&gt;&lt;author&gt;Dirnhofer, S.&lt;/author&gt;&lt;author&gt;Tzankov, A.&lt;/author&gt;&lt;/authors&gt;&lt;/contributors&gt;&lt;auth-address&gt;Institute of Pathology and Medical Genetics, University Hospital Basel, University of Basel, Basel, Switzerland.&amp;#xD;Department of Biomedicine, University Hospital Basel, Basel, Switzerland.&amp;#xD;Institute of Pathology, Cantonal Hospital Baselland, Liestal, Switzerland.&amp;#xD;Pathology, Viollier AG, Allschwil, Switzerland.&amp;#xD;Institute of Pathology and Medical Genetics, University Hospital Basel, University of Basel, Basel, Switzerland. alexandar.tzankov@usb.ch.&lt;/auth-address&gt;&lt;titles&gt;&lt;title&gt;High-throughput sequencing of nodal marginal zone lymphomas identifies recurrent BRAF mutations&lt;/title&gt;&lt;secondary-title&gt;Leukemia&lt;/secondary-title&gt;&lt;/titles&gt;&lt;periodical&gt;&lt;full-title&gt;Leukemia&lt;/full-title&gt;&lt;/periodical&gt;&lt;pages&gt;2412-2426&lt;/pages&gt;&lt;volume&gt;32&lt;/volume&gt;&lt;number&gt;11&lt;/number&gt;&lt;dates&gt;&lt;year&gt;2018&lt;/year&gt;&lt;pub-dates&gt;&lt;date&gt;Nov&lt;/date&gt;&lt;/pub-dates&gt;&lt;/dates&gt;&lt;isbn&gt;1476-5551 (Electronic)&amp;#xD;0887-6924 (Linking)&lt;/isbn&gt;&lt;accession-num&gt;29556019&lt;/accession-num&gt;&lt;urls&gt;&lt;related-urls&gt;&lt;url&gt;http://www.ncbi.nlm.nih.gov/pubmed/29556019&lt;/url&gt;&lt;/related-urls&gt;&lt;/urls&gt;&lt;custom2&gt;PMC6224405&lt;/custom2&gt;&lt;electronic-resource-num&gt;10.1038/s41375-018-0082-4&lt;/electronic-resource-num&gt;&lt;/record&gt;&lt;/Cite&gt;&lt;/EndNote&gt;</w:instrText>
            </w:r>
            <w:r w:rsidR="00662669">
              <w:fldChar w:fldCharType="separate"/>
            </w:r>
            <w:r w:rsidR="00662669" w:rsidRPr="00662669">
              <w:rPr>
                <w:vertAlign w:val="superscript"/>
              </w:rPr>
              <w:t>18</w:t>
            </w:r>
            <w:r w:rsidR="00662669">
              <w:fldChar w:fldCharType="end"/>
            </w:r>
            <w:r w:rsidRPr="00662669">
              <w:t>.</w:t>
            </w:r>
          </w:p>
          <w:p w14:paraId="6D55C7B6" w14:textId="2EB6681D" w:rsidR="00CD1777" w:rsidRPr="00662669" w:rsidRDefault="00CD1777" w:rsidP="00662669">
            <w:pPr>
              <w:pStyle w:val="CLIN3BULLETPOINTS"/>
              <w:ind w:left="428" w:hanging="425"/>
            </w:pPr>
            <w:r w:rsidRPr="00662669">
              <w:t xml:space="preserve">Genes commonly mutated in FL include </w:t>
            </w:r>
            <w:r w:rsidRPr="00285C91">
              <w:rPr>
                <w:i/>
              </w:rPr>
              <w:t>KMT2D, CREBBP, EZH2</w:t>
            </w:r>
            <w:r w:rsidRPr="00662669">
              <w:t xml:space="preserve"> (activating mutations), </w:t>
            </w:r>
            <w:r w:rsidRPr="00285C91">
              <w:rPr>
                <w:i/>
              </w:rPr>
              <w:t>ARID1A</w:t>
            </w:r>
            <w:r w:rsidRPr="00662669">
              <w:t xml:space="preserve"> and </w:t>
            </w:r>
            <w:r w:rsidRPr="00285C91">
              <w:rPr>
                <w:i/>
              </w:rPr>
              <w:t>EP300</w:t>
            </w:r>
            <w:r w:rsidR="00662669">
              <w:fldChar w:fldCharType="begin">
                <w:fldData xml:space="preserve">PEVuZE5vdGU+PENpdGU+PEF1dGhvcj5Pa29zdW48L0F1dGhvcj48WWVhcj4yMDE0PC9ZZWFyPjxS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</w:fldData>
              </w:fldChar>
            </w:r>
            <w:r w:rsidR="00662669">
              <w:instrText xml:space="preserve"> ADDIN EN.CITE </w:instrText>
            </w:r>
            <w:r w:rsidR="00662669">
              <w:fldChar w:fldCharType="begin">
                <w:fldData xml:space="preserve">PEVuZE5vdGU+PENpdGU+PEF1dGhvcj5Pa29zdW48L0F1dGhvcj48WWVhcj4yMDE0PC9ZZWFyPjxS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</w:fldData>
              </w:fldChar>
            </w:r>
            <w:r w:rsidR="00662669">
              <w:instrText xml:space="preserve"> ADDIN EN.CITE.DATA </w:instrText>
            </w:r>
            <w:r w:rsidR="00662669">
              <w:fldChar w:fldCharType="end"/>
            </w:r>
            <w:r w:rsidR="00662669">
              <w:fldChar w:fldCharType="separate"/>
            </w:r>
            <w:r w:rsidR="00662669" w:rsidRPr="00662669">
              <w:rPr>
                <w:vertAlign w:val="superscript"/>
              </w:rPr>
              <w:t>19-21</w:t>
            </w:r>
            <w:r w:rsidR="00662669">
              <w:fldChar w:fldCharType="end"/>
            </w:r>
            <w:r w:rsidRPr="00662669">
              <w:t>.</w:t>
            </w:r>
          </w:p>
          <w:p w14:paraId="775FC05D" w14:textId="3AAD2684" w:rsidR="00F91B25" w:rsidRPr="00662669" w:rsidRDefault="00F91B25" w:rsidP="00662669">
            <w:pPr>
              <w:pStyle w:val="CLIN3BULLETPOINTS"/>
              <w:ind w:left="428" w:hanging="425"/>
            </w:pPr>
            <w:r w:rsidRPr="00662669">
              <w:t xml:space="preserve">The defining genomic lesion in classic hairy cell leukaemia (HCL) is the somatic </w:t>
            </w:r>
            <w:r w:rsidRPr="00285C91">
              <w:rPr>
                <w:i/>
              </w:rPr>
              <w:t xml:space="preserve">BRAF </w:t>
            </w:r>
            <w:r w:rsidRPr="00662669">
              <w:t>Val600Glu mutation, which is present in almost all cases</w:t>
            </w:r>
            <w:r w:rsidR="00662669">
              <w:fldChar w:fldCharType="begin">
                <w:fldData xml:space="preserve">PEVuZE5vdGU+PENpdGU+PEF1dGhvcj5UaWFjY2k8L0F1dGhvcj48WWVhcj4yMDExPC9ZZWFyPjxS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</w:fldData>
              </w:fldChar>
            </w:r>
            <w:r w:rsidR="00662669">
              <w:instrText xml:space="preserve"> ADDIN EN.CITE </w:instrText>
            </w:r>
            <w:r w:rsidR="00662669">
              <w:fldChar w:fldCharType="begin">
                <w:fldData xml:space="preserve">PEVuZE5vdGU+PENpdGU+PEF1dGhvcj5UaWFjY2k8L0F1dGhvcj48WWVhcj4yMDExPC9ZZWFyPjxS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</w:fldData>
              </w:fldChar>
            </w:r>
            <w:r w:rsidR="00662669">
              <w:instrText xml:space="preserve"> ADDIN EN.CITE.DATA </w:instrText>
            </w:r>
            <w:r w:rsidR="00662669">
              <w:fldChar w:fldCharType="end"/>
            </w:r>
            <w:r w:rsidR="00662669">
              <w:fldChar w:fldCharType="separate"/>
            </w:r>
            <w:r w:rsidR="00662669" w:rsidRPr="00662669">
              <w:rPr>
                <w:vertAlign w:val="superscript"/>
              </w:rPr>
              <w:t>22</w:t>
            </w:r>
            <w:r w:rsidR="00662669">
              <w:fldChar w:fldCharType="end"/>
            </w:r>
            <w:r w:rsidRPr="00662669">
              <w:t>.</w:t>
            </w:r>
          </w:p>
          <w:p w14:paraId="0E79C7FA" w14:textId="13CC6151" w:rsidR="00F27F9E" w:rsidRPr="00662669" w:rsidRDefault="00F91B25" w:rsidP="00662669">
            <w:pPr>
              <w:pStyle w:val="CLIN3BULLETPOINTS"/>
              <w:ind w:left="428" w:hanging="425"/>
            </w:pPr>
            <w:r w:rsidRPr="00662669">
              <w:t xml:space="preserve">Whilst </w:t>
            </w:r>
            <w:r w:rsidRPr="00285C91">
              <w:rPr>
                <w:i/>
              </w:rPr>
              <w:t xml:space="preserve">BRAF </w:t>
            </w:r>
            <w:r w:rsidRPr="00662669">
              <w:t xml:space="preserve">Val600Glu mutations are typically absent in morphologic mimics of HCL including hairy cell leukaemia variant (HCL-v), splenic </w:t>
            </w:r>
            <w:r w:rsidR="00564010" w:rsidRPr="00662669">
              <w:t xml:space="preserve">MZL </w:t>
            </w:r>
            <w:r w:rsidRPr="00662669">
              <w:t>and splenic diffuse red pulp small B-cell lymphoma (SDRPL)</w:t>
            </w:r>
            <w:r w:rsidR="00662669">
              <w:fldChar w:fldCharType="begin">
                <w:fldData xml:space="preserve">PEVuZE5vdGU+PENpdGU+PEF1dGhvcj5UaWFjY2k8L0F1dGhvcj48WWVhcj4yMDExPC9ZZWFyPjxS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</w:fldData>
              </w:fldChar>
            </w:r>
            <w:r w:rsidR="00662669">
              <w:instrText xml:space="preserve"> ADDIN EN.CITE </w:instrText>
            </w:r>
            <w:r w:rsidR="00662669">
              <w:fldChar w:fldCharType="begin">
                <w:fldData xml:space="preserve">PEVuZE5vdGU+PENpdGU+PEF1dGhvcj5UaWFjY2k8L0F1dGhvcj48WWVhcj4yMDExPC9ZZWFyPjxS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</w:fldData>
              </w:fldChar>
            </w:r>
            <w:r w:rsidR="00662669">
              <w:instrText xml:space="preserve"> ADDIN EN.CITE.DATA </w:instrText>
            </w:r>
            <w:r w:rsidR="00662669">
              <w:fldChar w:fldCharType="end"/>
            </w:r>
            <w:r w:rsidR="00662669">
              <w:fldChar w:fldCharType="separate"/>
            </w:r>
            <w:r w:rsidR="00662669" w:rsidRPr="00662669">
              <w:rPr>
                <w:vertAlign w:val="superscript"/>
              </w:rPr>
              <w:t>22-24</w:t>
            </w:r>
            <w:r w:rsidR="00662669">
              <w:fldChar w:fldCharType="end"/>
            </w:r>
            <w:r w:rsidRPr="00662669">
              <w:t xml:space="preserve">, they </w:t>
            </w:r>
            <w:r w:rsidR="00474416" w:rsidRPr="00662669">
              <w:t>may be</w:t>
            </w:r>
            <w:r w:rsidRPr="00662669">
              <w:t xml:space="preserve"> observed in CLL/SLL, PCM, nodal MZL and histiocytic malignancies</w:t>
            </w:r>
            <w:r w:rsidR="00662669">
              <w:fldChar w:fldCharType="begin">
                <w:fldData xml:space="preserve">PEVuZE5vdGU+PENpdGU+PEF1dGhvcj5KZWJhcmFqPC9BdXRob3I+PFllYXI+MjAxMzwvWWVhcj48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</w:fldData>
              </w:fldChar>
            </w:r>
            <w:r w:rsidR="00662669">
              <w:instrText xml:space="preserve"> ADDIN EN.CITE </w:instrText>
            </w:r>
            <w:r w:rsidR="00662669">
              <w:fldChar w:fldCharType="begin">
                <w:fldData xml:space="preserve">PEVuZE5vdGU+PENpdGU+PEF1dGhvcj5KZWJhcmFqPC9BdXRob3I+PFllYXI+MjAxMzwvWWVhcj48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</w:fldData>
              </w:fldChar>
            </w:r>
            <w:r w:rsidR="00662669">
              <w:instrText xml:space="preserve"> ADDIN EN.CITE.DATA </w:instrText>
            </w:r>
            <w:r w:rsidR="00662669">
              <w:fldChar w:fldCharType="end"/>
            </w:r>
            <w:r w:rsidR="00662669">
              <w:fldChar w:fldCharType="separate"/>
            </w:r>
            <w:r w:rsidR="00662669" w:rsidRPr="00662669">
              <w:rPr>
                <w:vertAlign w:val="superscript"/>
              </w:rPr>
              <w:t>18,25-27</w:t>
            </w:r>
            <w:r w:rsidR="00662669">
              <w:fldChar w:fldCharType="end"/>
            </w:r>
            <w:r w:rsidRPr="00662669">
              <w:t>.</w:t>
            </w:r>
          </w:p>
          <w:p w14:paraId="7D6B4025" w14:textId="320FCED6" w:rsidR="0009305E" w:rsidRPr="00662669" w:rsidRDefault="0009305E" w:rsidP="0009305E">
            <w:pPr>
              <w:pStyle w:val="CLIN2SUBHEADINGS"/>
            </w:pPr>
            <w:r w:rsidRPr="00662669">
              <w:t>PROGNOSTIC utility</w:t>
            </w:r>
          </w:p>
          <w:p w14:paraId="430BC210" w14:textId="74C63784" w:rsidR="00564010" w:rsidRDefault="00474416" w:rsidP="00662669">
            <w:pPr>
              <w:pStyle w:val="CLIN3BULLETPOINTS"/>
              <w:ind w:left="428" w:hanging="425"/>
            </w:pPr>
            <w:r w:rsidRPr="00285C91">
              <w:rPr>
                <w:i/>
              </w:rPr>
              <w:t>TP53</w:t>
            </w:r>
            <w:r w:rsidRPr="00662669">
              <w:t xml:space="preserve"> mutations are associated with inferior outcomes</w:t>
            </w:r>
            <w:r w:rsidR="00B6454B" w:rsidRPr="00662669">
              <w:t xml:space="preserve"> across the spectrum of low grade B-cell </w:t>
            </w:r>
            <w:r w:rsidR="00391951">
              <w:t xml:space="preserve">lymphomas </w:t>
            </w:r>
            <w:r w:rsidRPr="00662669">
              <w:t>in</w:t>
            </w:r>
            <w:r w:rsidR="00B6454B" w:rsidRPr="00662669">
              <w:t>cluding</w:t>
            </w:r>
            <w:r w:rsidRPr="00662669">
              <w:t xml:space="preserve"> CLL</w:t>
            </w:r>
            <w:r w:rsidR="00662669">
              <w:fldChar w:fldCharType="begin">
                <w:fldData xml:space="preserve">PEVuZE5vdGU+PENpdGU+PEF1dGhvcj5UYXVzY2g8L0F1dGhvcj48WWVhcj4yMDIwPC9ZZWFyPjxS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</w:fldData>
              </w:fldChar>
            </w:r>
            <w:r w:rsidR="00662669">
              <w:instrText xml:space="preserve"> ADDIN EN.CITE </w:instrText>
            </w:r>
            <w:r w:rsidR="00662669">
              <w:fldChar w:fldCharType="begin">
                <w:fldData xml:space="preserve">PEVuZE5vdGU+PENpdGU+PEF1dGhvcj5UYXVzY2g8L0F1dGhvcj48WWVhcj4yMDIwPC9ZZWFyPjxS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</w:fldData>
              </w:fldChar>
            </w:r>
            <w:r w:rsidR="00662669">
              <w:instrText xml:space="preserve"> ADDIN EN.CITE.DATA </w:instrText>
            </w:r>
            <w:r w:rsidR="00662669">
              <w:fldChar w:fldCharType="end"/>
            </w:r>
            <w:r w:rsidR="00662669">
              <w:fldChar w:fldCharType="separate"/>
            </w:r>
            <w:r w:rsidR="00662669" w:rsidRPr="00662669">
              <w:rPr>
                <w:vertAlign w:val="superscript"/>
              </w:rPr>
              <w:t>28-30</w:t>
            </w:r>
            <w:r w:rsidR="00662669">
              <w:fldChar w:fldCharType="end"/>
            </w:r>
            <w:r w:rsidRPr="00662669">
              <w:t xml:space="preserve">, </w:t>
            </w:r>
            <w:r w:rsidR="00136AF3" w:rsidRPr="00662669">
              <w:t>MCL</w:t>
            </w:r>
            <w:r w:rsidR="00662669">
              <w:fldChar w:fldCharType="begin"/>
            </w:r>
            <w:r w:rsidR="00662669">
              <w:instrText xml:space="preserve"> ADDIN EN.CITE &lt;EndNote&gt;&lt;Cite&gt;&lt;Author&gt;Eskelund&lt;/Author&gt;&lt;Year&gt;2017&lt;/Year&gt;&lt;RecNum&gt;2940&lt;/RecNum&gt;&lt;DisplayText&gt;&lt;style face="superscript"&gt;15&lt;/style&gt;&lt;/DisplayText&gt;&lt;record&gt;&lt;rec-number&gt;2940&lt;/rec-number&gt;&lt;foreign-keys&gt;&lt;key app="EN" db-id="5wep2s5sfw2et6evrtzp092brtz2s0d20svw" timestamp="1614828601" guid="2cc64d23-6895-4b3a-9715-2c4e97822a38"&gt;2940&lt;/key&gt;&lt;/foreign-keys&gt;&lt;ref-type name="Journal Article"&gt;17&lt;/ref-type&gt;&lt;contributors&gt;&lt;authors&gt;&lt;author&gt;Eskelund, Christian W.&lt;/author&gt;&lt;author&gt;Dahl, Christina&lt;/author&gt;&lt;author&gt;Hansen, Jakob W.&lt;/author&gt;&lt;author&gt;Westman, Maj&lt;/author&gt;&lt;author&gt;Kolstad, Arne&lt;/author&gt;&lt;author&gt;Pedersen, Lone B.&lt;/author&gt;&lt;author&gt;Montano-Almendras, Carmen P.&lt;/author&gt;&lt;author&gt;Husby, Simon&lt;/author&gt;&lt;author&gt;Freiburghaus, Catja&lt;/author&gt;&lt;author&gt;Ek, Sara&lt;/author&gt;&lt;author&gt;Pedersen, Anja&lt;/author&gt;&lt;author&gt;Niemann, Carsten&lt;/author&gt;&lt;author&gt;Räty, Riikka&lt;/author&gt;&lt;author&gt;Brown, Peter&lt;/author&gt;&lt;author&gt;Geisler, Christian H.&lt;/author&gt;&lt;author&gt;Andersen, Mette K.&lt;/author&gt;&lt;author&gt;Guldberg, Per&lt;/author&gt;&lt;author&gt;Jerkeman, Mats&lt;/author&gt;&lt;author&gt;Grønbæk, Kirsten&lt;/author&gt;&lt;/authors&gt;&lt;/contributors&gt;&lt;titles&gt;&lt;title&gt;TP53 mutations identify younger mantle cell lymphoma patients who do not benefit from intensive chemoimmunotherapy&lt;/title&gt;&lt;secondary-title&gt;Blood&lt;/secondary-title&gt;&lt;/titles&gt;&lt;periodical&gt;&lt;full-title&gt;Blood&lt;/full-title&gt;&lt;/periodical&gt;&lt;pages&gt;1903-1910&lt;/pages&gt;&lt;volume&gt;130&lt;/volume&gt;&lt;number&gt;17&lt;/number&gt;&lt;dates&gt;&lt;year&gt;2017&lt;/year&gt;&lt;/dates&gt;&lt;isbn&gt;0006-4971&lt;/isbn&gt;&lt;urls&gt;&lt;related-urls&gt;&lt;url&gt;https://doi.org/10.1182/blood-2017-04-779736&lt;/url&gt;&lt;/related-urls&gt;&lt;/urls&gt;&lt;electronic-resource-num&gt;10.1182/blood-2017-04-779736&lt;/electronic-resource-num&gt;&lt;access-date&gt;3/4/2021&lt;/access-date&gt;&lt;/record&gt;&lt;/Cite&gt;&lt;/EndNote&gt;</w:instrText>
            </w:r>
            <w:r w:rsidR="00662669">
              <w:fldChar w:fldCharType="separate"/>
            </w:r>
            <w:r w:rsidR="00662669" w:rsidRPr="00662669">
              <w:rPr>
                <w:vertAlign w:val="superscript"/>
              </w:rPr>
              <w:t>15</w:t>
            </w:r>
            <w:r w:rsidR="00662669">
              <w:fldChar w:fldCharType="end"/>
            </w:r>
            <w:r w:rsidR="00136AF3" w:rsidRPr="00662669">
              <w:t xml:space="preserve">, </w:t>
            </w:r>
            <w:r w:rsidRPr="00662669">
              <w:t>WM/LPL</w:t>
            </w:r>
            <w:r w:rsidR="00662669">
              <w:fldChar w:fldCharType="begin">
                <w:fldData xml:space="preserve">PEVuZE5vdGU+PENpdGU+PEF1dGhvcj5Qb3VsYWluPC9BdXRob3I+PFllYXI+MjAxNzwvWWVhcj48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</w:fldData>
              </w:fldChar>
            </w:r>
            <w:r w:rsidR="00662669">
              <w:instrText xml:space="preserve"> ADDIN EN.CITE </w:instrText>
            </w:r>
            <w:r w:rsidR="00662669">
              <w:fldChar w:fldCharType="begin">
                <w:fldData xml:space="preserve">PEVuZE5vdGU+PENpdGU+PEF1dGhvcj5Qb3VsYWluPC9BdXRob3I+PFllYXI+MjAxNzwvWWVhcj48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</w:fldData>
              </w:fldChar>
            </w:r>
            <w:r w:rsidR="00662669">
              <w:instrText xml:space="preserve"> ADDIN EN.CITE.DATA </w:instrText>
            </w:r>
            <w:r w:rsidR="00662669">
              <w:fldChar w:fldCharType="end"/>
            </w:r>
            <w:r w:rsidR="00662669">
              <w:fldChar w:fldCharType="separate"/>
            </w:r>
            <w:r w:rsidR="00662669" w:rsidRPr="00662669">
              <w:rPr>
                <w:vertAlign w:val="superscript"/>
              </w:rPr>
              <w:t>31</w:t>
            </w:r>
            <w:r w:rsidR="00662669">
              <w:fldChar w:fldCharType="end"/>
            </w:r>
            <w:r w:rsidRPr="00662669">
              <w:t xml:space="preserve"> and MZL</w:t>
            </w:r>
            <w:r w:rsidR="00662669">
              <w:fldChar w:fldCharType="begin">
                <w:fldData xml:space="preserve">PEVuZE5vdGU+PENpdGU+PEF1dGhvcj5QYXJyeTwvQXV0aG9yPjxZZWFyPjIwMTU8L1llYXI+PFJl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</w:fldData>
              </w:fldChar>
            </w:r>
            <w:r w:rsidR="00662669">
              <w:instrText xml:space="preserve"> ADDIN EN.CITE </w:instrText>
            </w:r>
            <w:r w:rsidR="00662669">
              <w:fldChar w:fldCharType="begin">
                <w:fldData xml:space="preserve">PEVuZE5vdGU+PENpdGU+PEF1dGhvcj5QYXJyeTwvQXV0aG9yPjxZZWFyPjIwMTU8L1llYXI+PFJl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</w:fldData>
              </w:fldChar>
            </w:r>
            <w:r w:rsidR="00662669">
              <w:instrText xml:space="preserve"> ADDIN EN.CITE.DATA </w:instrText>
            </w:r>
            <w:r w:rsidR="00662669">
              <w:fldChar w:fldCharType="end"/>
            </w:r>
            <w:r w:rsidR="00662669">
              <w:fldChar w:fldCharType="separate"/>
            </w:r>
            <w:r w:rsidR="00662669" w:rsidRPr="00662669">
              <w:rPr>
                <w:vertAlign w:val="superscript"/>
              </w:rPr>
              <w:t>17</w:t>
            </w:r>
            <w:r w:rsidR="00662669">
              <w:fldChar w:fldCharType="end"/>
            </w:r>
            <w:r w:rsidRPr="00662669">
              <w:t>.</w:t>
            </w:r>
          </w:p>
          <w:p w14:paraId="0F422393" w14:textId="34716170" w:rsidR="00576027" w:rsidRPr="00662669" w:rsidRDefault="00576027" w:rsidP="00662669">
            <w:pPr>
              <w:pStyle w:val="CLIN3BULLETPOINTS"/>
              <w:ind w:left="428" w:hanging="425"/>
            </w:pPr>
            <w:r>
              <w:t xml:space="preserve">In WM/LPL, </w:t>
            </w:r>
            <w:r w:rsidRPr="00576027">
              <w:rPr>
                <w:i/>
              </w:rPr>
              <w:t xml:space="preserve">MYD88 </w:t>
            </w:r>
            <w:r>
              <w:t xml:space="preserve">mutations are associated with more favourable outcomes while </w:t>
            </w:r>
            <w:r w:rsidRPr="00576027">
              <w:rPr>
                <w:i/>
              </w:rPr>
              <w:t>CXCR4</w:t>
            </w:r>
            <w:r>
              <w:t xml:space="preserve"> mutations are associated with more aggressive disease</w:t>
            </w:r>
            <w:r>
              <w:fldChar w:fldCharType="begin">
                <w:fldData xml:space="preserve">PEVuZE5vdGU+PENpdGU+PEF1dGhvcj5UcmVvbjwvQXV0aG9yPjxZZWFyPjIwMTQ8L1llYXI+PFJl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UcmVvbjwvQXV0aG9yPjxZZWFyPjIwMTQ8L1llYXI+PFJl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576027">
              <w:rPr>
                <w:vertAlign w:val="superscript"/>
              </w:rPr>
              <w:t>6,32</w:t>
            </w:r>
            <w:r>
              <w:fldChar w:fldCharType="end"/>
            </w:r>
            <w:r>
              <w:t>.</w:t>
            </w:r>
          </w:p>
          <w:p w14:paraId="77D8EC98" w14:textId="77777777" w:rsidR="005C62F6" w:rsidRPr="00662669" w:rsidRDefault="005C62F6" w:rsidP="005C62F6">
            <w:pPr>
              <w:pStyle w:val="CLIN2SUBHEADINGS"/>
            </w:pPr>
            <w:r w:rsidRPr="00662669">
              <w:t>BIOMARKERS OF RESPONSE TO THERAPY</w:t>
            </w:r>
          </w:p>
          <w:p w14:paraId="57F97DA7" w14:textId="23697A7A" w:rsidR="005C62F6" w:rsidRPr="00730677" w:rsidRDefault="005C62F6" w:rsidP="00662669">
            <w:pPr>
              <w:pStyle w:val="CLIN3BULLETPOINTS"/>
              <w:ind w:left="428" w:hanging="425"/>
            </w:pPr>
            <w:r w:rsidRPr="00730677">
              <w:t xml:space="preserve">In WM/LPL, </w:t>
            </w:r>
            <w:r w:rsidRPr="00730677">
              <w:rPr>
                <w:i/>
              </w:rPr>
              <w:t>CXCR4</w:t>
            </w:r>
            <w:r w:rsidRPr="00730677">
              <w:t xml:space="preserve"> mutations </w:t>
            </w:r>
            <w:r w:rsidR="00730677">
              <w:t>are</w:t>
            </w:r>
            <w:r w:rsidRPr="00730677">
              <w:t xml:space="preserve"> associated with </w:t>
            </w:r>
            <w:r w:rsidR="00730677">
              <w:t>an inferior response</w:t>
            </w:r>
            <w:r w:rsidRPr="00730677">
              <w:t xml:space="preserve"> to</w:t>
            </w:r>
            <w:r w:rsidR="00730677">
              <w:t xml:space="preserve"> single agent</w:t>
            </w:r>
            <w:r w:rsidRPr="00730677">
              <w:t xml:space="preserve"> ibrutinib</w:t>
            </w:r>
            <w:r w:rsidR="00662669" w:rsidRPr="00730677">
              <w:fldChar w:fldCharType="begin">
                <w:fldData xml:space="preserve">PEVuZE5vdGU+PENpdGU+PEF1dGhvcj5UcmVvbjwvQXV0aG9yPjxZZWFyPjIwMTU8L1llYXI+PFJl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</w:fldData>
              </w:fldChar>
            </w:r>
            <w:r w:rsidR="00576027">
              <w:instrText xml:space="preserve"> ADDIN EN.CITE </w:instrText>
            </w:r>
            <w:r w:rsidR="00576027">
              <w:fldChar w:fldCharType="begin">
                <w:fldData xml:space="preserve">PEVuZE5vdGU+PENpdGU+PEF1dGhvcj5UcmVvbjwvQXV0aG9yPjxZZWFyPjIwMTU8L1llYXI+PFJl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</w:fldData>
              </w:fldChar>
            </w:r>
            <w:r w:rsidR="00576027">
              <w:instrText xml:space="preserve"> ADDIN EN.CITE.DATA </w:instrText>
            </w:r>
            <w:r w:rsidR="00576027">
              <w:fldChar w:fldCharType="end"/>
            </w:r>
            <w:r w:rsidR="00662669" w:rsidRPr="00730677">
              <w:fldChar w:fldCharType="separate"/>
            </w:r>
            <w:r w:rsidR="00576027" w:rsidRPr="00576027">
              <w:rPr>
                <w:vertAlign w:val="superscript"/>
              </w:rPr>
              <w:t>33,34</w:t>
            </w:r>
            <w:r w:rsidR="00662669" w:rsidRPr="00730677">
              <w:fldChar w:fldCharType="end"/>
            </w:r>
            <w:r w:rsidRPr="00730677">
              <w:t xml:space="preserve">. </w:t>
            </w:r>
          </w:p>
          <w:p w14:paraId="19564204" w14:textId="03920DA4" w:rsidR="005C62F6" w:rsidRPr="00730677" w:rsidRDefault="005C62F6" w:rsidP="00662669">
            <w:pPr>
              <w:pStyle w:val="CLIN3BULLETPOINTS"/>
              <w:ind w:left="428" w:hanging="425"/>
            </w:pPr>
            <w:r w:rsidRPr="00730677">
              <w:t xml:space="preserve">Acquired resistance to ibrutinib in WM/LPL </w:t>
            </w:r>
            <w:r w:rsidR="0057535D" w:rsidRPr="00730677">
              <w:t>has been</w:t>
            </w:r>
            <w:r w:rsidRPr="00730677">
              <w:t xml:space="preserve"> associated with recurrent mutations involving the ibrutinib binding site of </w:t>
            </w:r>
            <w:r w:rsidRPr="00730677">
              <w:rPr>
                <w:i/>
              </w:rPr>
              <w:t>BTK</w:t>
            </w:r>
            <w:r w:rsidRPr="00730677">
              <w:t xml:space="preserve"> (most commonly </w:t>
            </w:r>
            <w:r w:rsidRPr="00730677">
              <w:rPr>
                <w:i/>
              </w:rPr>
              <w:t>BTK</w:t>
            </w:r>
            <w:r w:rsidRPr="00730677">
              <w:t xml:space="preserve"> Cys481)</w:t>
            </w:r>
            <w:r w:rsidR="00662669" w:rsidRPr="00730677">
              <w:fldChar w:fldCharType="begin">
                <w:fldData xml:space="preserve">PEVuZE5vdGU+PENpdGU+PEF1dGhvcj5YdTwvQXV0aG9yPjxZZWFyPjIwMTc8L1llYXI+PFJlY051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</w:fldData>
              </w:fldChar>
            </w:r>
            <w:r w:rsidR="00576027">
              <w:instrText xml:space="preserve"> ADDIN EN.CITE </w:instrText>
            </w:r>
            <w:r w:rsidR="00576027">
              <w:fldChar w:fldCharType="begin">
                <w:fldData xml:space="preserve">PEVuZE5vdGU+PENpdGU+PEF1dGhvcj5YdTwvQXV0aG9yPjxZZWFyPjIwMTc8L1llYXI+PFJlY051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</w:fldData>
              </w:fldChar>
            </w:r>
            <w:r w:rsidR="00576027">
              <w:instrText xml:space="preserve"> ADDIN EN.CITE.DATA </w:instrText>
            </w:r>
            <w:r w:rsidR="00576027">
              <w:fldChar w:fldCharType="end"/>
            </w:r>
            <w:r w:rsidR="00662669" w:rsidRPr="00730677">
              <w:fldChar w:fldCharType="separate"/>
            </w:r>
            <w:r w:rsidR="00576027" w:rsidRPr="00576027">
              <w:rPr>
                <w:vertAlign w:val="superscript"/>
              </w:rPr>
              <w:t>35</w:t>
            </w:r>
            <w:r w:rsidR="00662669" w:rsidRPr="00730677">
              <w:fldChar w:fldCharType="end"/>
            </w:r>
            <w:r w:rsidRPr="00730677">
              <w:t>.</w:t>
            </w:r>
          </w:p>
          <w:p w14:paraId="6B107392" w14:textId="0FC9860D" w:rsidR="00221597" w:rsidRPr="00730677" w:rsidRDefault="00221597" w:rsidP="00662669">
            <w:pPr>
              <w:pStyle w:val="CLIN3BULLETPOINTS"/>
              <w:ind w:left="428" w:hanging="425"/>
            </w:pPr>
            <w:r w:rsidRPr="00730677">
              <w:t xml:space="preserve">In HCL the </w:t>
            </w:r>
            <w:r w:rsidR="001A6F7E" w:rsidRPr="00730677">
              <w:rPr>
                <w:i/>
              </w:rPr>
              <w:t>BRAF</w:t>
            </w:r>
            <w:r w:rsidR="001A6F7E" w:rsidRPr="00730677">
              <w:t xml:space="preserve"> Val600Glu </w:t>
            </w:r>
            <w:r w:rsidRPr="00730677">
              <w:t xml:space="preserve">mutation </w:t>
            </w:r>
            <w:r w:rsidR="001A6F7E" w:rsidRPr="00730677">
              <w:t>is the target of BRAF inhibitors</w:t>
            </w:r>
            <w:r w:rsidR="00662669" w:rsidRPr="00730677">
              <w:fldChar w:fldCharType="begin">
                <w:fldData xml:space="preserve">PEVuZE5vdGU+PENpdGU+PEF1dGhvcj5UaWFjY2k8L0F1dGhvcj48WWVhcj4yMDE1PC9ZZWFyPjxS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</w:fldData>
              </w:fldChar>
            </w:r>
            <w:r w:rsidR="00576027">
              <w:instrText xml:space="preserve"> ADDIN EN.CITE </w:instrText>
            </w:r>
            <w:r w:rsidR="00576027">
              <w:fldChar w:fldCharType="begin">
                <w:fldData xml:space="preserve">PEVuZE5vdGU+PENpdGU+PEF1dGhvcj5UaWFjY2k8L0F1dGhvcj48WWVhcj4yMDE1PC9ZZWFyPjxS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</w:fldData>
              </w:fldChar>
            </w:r>
            <w:r w:rsidR="00576027">
              <w:instrText xml:space="preserve"> ADDIN EN.CITE.DATA </w:instrText>
            </w:r>
            <w:r w:rsidR="00576027">
              <w:fldChar w:fldCharType="end"/>
            </w:r>
            <w:r w:rsidR="00662669" w:rsidRPr="00730677">
              <w:fldChar w:fldCharType="separate"/>
            </w:r>
            <w:r w:rsidR="00576027" w:rsidRPr="00576027">
              <w:rPr>
                <w:vertAlign w:val="superscript"/>
              </w:rPr>
              <w:t>36</w:t>
            </w:r>
            <w:r w:rsidR="00662669" w:rsidRPr="00730677">
              <w:fldChar w:fldCharType="end"/>
            </w:r>
            <w:r w:rsidR="001A6F7E" w:rsidRPr="00730677">
              <w:t>.</w:t>
            </w:r>
            <w:r w:rsidR="002B68FC" w:rsidRPr="00730677">
              <w:t xml:space="preserve"> Additionally, a</w:t>
            </w:r>
            <w:r w:rsidRPr="00730677">
              <w:t xml:space="preserve">ctivating MAPK pathway mutations </w:t>
            </w:r>
            <w:r w:rsidR="002B68FC" w:rsidRPr="00730677">
              <w:t>(</w:t>
            </w:r>
            <w:r w:rsidR="002B68FC" w:rsidRPr="00730677">
              <w:rPr>
                <w:i/>
              </w:rPr>
              <w:t>BRAF, NRAS, KRAS, MAP2K1</w:t>
            </w:r>
            <w:r w:rsidR="002B68FC" w:rsidRPr="00730677">
              <w:t xml:space="preserve">) </w:t>
            </w:r>
            <w:r w:rsidRPr="00730677">
              <w:t>represent a potential target of MEK inhibition</w:t>
            </w:r>
            <w:r w:rsidR="00662669" w:rsidRPr="00730677">
              <w:fldChar w:fldCharType="begin"/>
            </w:r>
            <w:r w:rsidR="00576027">
              <w:instrText xml:space="preserve"> ADDIN EN.CITE &lt;EndNote&gt;&lt;Cite&gt;&lt;Author&gt;Kreitman&lt;/Author&gt;&lt;Year&gt;2018&lt;/Year&gt;&lt;RecNum&gt;3320&lt;/RecNum&gt;&lt;DisplayText&gt;&lt;style face="superscript"&gt;37&lt;/style&gt;&lt;/DisplayText&gt;&lt;record&gt;&lt;rec-number&gt;3320&lt;/rec-number&gt;&lt;foreign-keys&gt;&lt;key app="EN" db-id="5wep2s5sfw2et6evrtzp092brtz2s0d20svw" timestamp="1634507194" guid="c41e6598-b7ca-4bae-a1e7-6b0ade31cbcb"&gt;3320&lt;/key&gt;&lt;/foreign-keys&gt;&lt;ref-type name="Journal Article"&gt;17&lt;/ref-type&gt;&lt;contributors&gt;&lt;authors&gt;&lt;author&gt;Kreitman, Robert J.&lt;/author&gt;&lt;author&gt;Moreau, Philippe&lt;/author&gt;&lt;author&gt;Hutchings, Martin&lt;/author&gt;&lt;author&gt;Gazzah, Anas&lt;/author&gt;&lt;author&gt;Blay, Jean-Yves&lt;/author&gt;&lt;author&gt;Wainberg, Zev A.&lt;/author&gt;&lt;author&gt;Stein, Alexander&lt;/author&gt;&lt;author&gt;Dietrich, Sascha&lt;/author&gt;&lt;author&gt;de Jonge, Maja J.A.&lt;/author&gt;&lt;author&gt;Willenbacher, Wolfgang&lt;/author&gt;&lt;author&gt;De Greve, Jacques&lt;/author&gt;&lt;author&gt;Arons, Evgeny&lt;/author&gt;&lt;author&gt;Ravandi, Farhad&lt;/author&gt;&lt;author&gt;Rangwala, Fatima&lt;/author&gt;&lt;author&gt;Burgess, Paul&lt;/author&gt;&lt;author&gt;Mookerjee, Bijoyesh&lt;/author&gt;&lt;author&gt;Subbiah, Vivek&lt;/author&gt;&lt;/authors&gt;&lt;/contributors&gt;&lt;titles&gt;&lt;title&gt;Treatment with Combination of Dabrafenib and Trametinib in Patients with Recurrent/Refractory BRAF V600E-Mutated Hairy Cell Leukemia (HCL)&lt;/title&gt;&lt;secondary-title&gt;Blood&lt;/secondary-title&gt;&lt;/titles&gt;&lt;periodical&gt;&lt;full-title&gt;Blood&lt;/full-title&gt;&lt;/periodical&gt;&lt;pages&gt;391-391&lt;/pages&gt;&lt;volume&gt;132&lt;/volume&gt;&lt;number&gt;Supplement 1&lt;/number&gt;&lt;dates&gt;&lt;year&gt;2018&lt;/year&gt;&lt;/dates&gt;&lt;isbn&gt;0006-4971&lt;/isbn&gt;&lt;urls&gt;&lt;related-urls&gt;&lt;url&gt;https://doi.org/10.1182/blood-2018-99-113135&lt;/url&gt;&lt;/related-urls&gt;&lt;/urls&gt;&lt;electronic-resource-num&gt;10.1182/blood-2018-99-113135&lt;/electronic-resource-num&gt;&lt;access-date&gt;10/17/2021&lt;/access-date&gt;&lt;/record&gt;&lt;/Cite&gt;&lt;/EndNote&gt;</w:instrText>
            </w:r>
            <w:r w:rsidR="00662669" w:rsidRPr="00730677">
              <w:fldChar w:fldCharType="separate"/>
            </w:r>
            <w:r w:rsidR="00576027" w:rsidRPr="00576027">
              <w:rPr>
                <w:vertAlign w:val="superscript"/>
              </w:rPr>
              <w:t>37</w:t>
            </w:r>
            <w:r w:rsidR="00662669" w:rsidRPr="00730677">
              <w:fldChar w:fldCharType="end"/>
            </w:r>
            <w:r w:rsidRPr="00730677">
              <w:t>.</w:t>
            </w:r>
          </w:p>
          <w:p w14:paraId="3520B382" w14:textId="3C304E41" w:rsidR="00AF5D34" w:rsidRDefault="00AF5D34" w:rsidP="00AF5D34">
            <w:pPr>
              <w:pStyle w:val="CLIN2SUBHEADINGS"/>
            </w:pPr>
            <w:r>
              <w:t>REFERENCES</w:t>
            </w:r>
          </w:p>
          <w:p w14:paraId="29A1B0F6" w14:textId="47044D01" w:rsidR="000E668C" w:rsidRPr="007A0ED5" w:rsidRDefault="005069EB" w:rsidP="007A0ED5">
            <w:pPr>
              <w:pStyle w:val="CLIN4"/>
              <w:rPr>
                <w:sz w:val="10"/>
                <w:szCs w:val="10"/>
              </w:rPr>
            </w:pPr>
            <w:r w:rsidRPr="007A0ED5">
              <w:rPr>
                <w:sz w:val="10"/>
                <w:szCs w:val="10"/>
              </w:rPr>
              <w:fldChar w:fldCharType="begin"/>
            </w:r>
            <w:r w:rsidRPr="007A0ED5">
              <w:rPr>
                <w:sz w:val="10"/>
                <w:szCs w:val="10"/>
              </w:rPr>
              <w:instrText xml:space="preserve"> ADDIN EN.REFLIST </w:instrText>
            </w:r>
            <w:r w:rsidRPr="007A0ED5">
              <w:rPr>
                <w:sz w:val="10"/>
                <w:szCs w:val="10"/>
              </w:rPr>
              <w:fldChar w:fldCharType="separate"/>
            </w:r>
            <w:r w:rsidR="00576027" w:rsidRPr="007A0ED5">
              <w:rPr>
                <w:b/>
                <w:sz w:val="10"/>
                <w:szCs w:val="10"/>
              </w:rPr>
              <w:t>1.</w:t>
            </w:r>
            <w:r w:rsidR="00576027" w:rsidRPr="007A0ED5">
              <w:rPr>
                <w:sz w:val="10"/>
                <w:szCs w:val="10"/>
              </w:rPr>
              <w:t xml:space="preserve"> Treon SP, et al. MYD88 L265P somatic mutation in Waldenstrom's macroglobulinemia. </w:t>
            </w:r>
            <w:r w:rsidR="00576027" w:rsidRPr="007A0ED5">
              <w:rPr>
                <w:i/>
                <w:sz w:val="10"/>
                <w:szCs w:val="10"/>
              </w:rPr>
              <w:t>N Engl J Med</w:t>
            </w:r>
            <w:r w:rsidR="00576027" w:rsidRPr="007A0ED5">
              <w:rPr>
                <w:sz w:val="10"/>
                <w:szCs w:val="10"/>
              </w:rPr>
              <w:t xml:space="preserve"> 2012; </w:t>
            </w:r>
            <w:r w:rsidR="00576027" w:rsidRPr="007A0ED5">
              <w:rPr>
                <w:b/>
                <w:sz w:val="10"/>
                <w:szCs w:val="10"/>
              </w:rPr>
              <w:t>367</w:t>
            </w:r>
            <w:r w:rsidR="00576027" w:rsidRPr="007A0ED5">
              <w:rPr>
                <w:sz w:val="10"/>
                <w:szCs w:val="10"/>
              </w:rPr>
              <w:t xml:space="preserve">(9): 826-33.  </w:t>
            </w:r>
            <w:r w:rsidR="00576027" w:rsidRPr="007A0ED5">
              <w:rPr>
                <w:b/>
                <w:sz w:val="10"/>
                <w:szCs w:val="10"/>
              </w:rPr>
              <w:t>2.</w:t>
            </w:r>
            <w:r w:rsidR="00576027" w:rsidRPr="007A0ED5">
              <w:rPr>
                <w:sz w:val="10"/>
                <w:szCs w:val="10"/>
              </w:rPr>
              <w:t xml:space="preserve"> Poulain S, et al. MYD88 L265P mutation in Waldenstrom macroglobulinemia. </w:t>
            </w:r>
            <w:r w:rsidR="00576027" w:rsidRPr="007A0ED5">
              <w:rPr>
                <w:i/>
                <w:sz w:val="10"/>
                <w:szCs w:val="10"/>
              </w:rPr>
              <w:t>Blood</w:t>
            </w:r>
            <w:r w:rsidR="00576027" w:rsidRPr="007A0ED5">
              <w:rPr>
                <w:sz w:val="10"/>
                <w:szCs w:val="10"/>
              </w:rPr>
              <w:t xml:space="preserve"> 2013; </w:t>
            </w:r>
            <w:r w:rsidR="00576027" w:rsidRPr="007A0ED5">
              <w:rPr>
                <w:b/>
                <w:sz w:val="10"/>
                <w:szCs w:val="10"/>
              </w:rPr>
              <w:t>121</w:t>
            </w:r>
            <w:r w:rsidR="00576027" w:rsidRPr="007A0ED5">
              <w:rPr>
                <w:sz w:val="10"/>
                <w:szCs w:val="10"/>
              </w:rPr>
              <w:t xml:space="preserve">(22): 4504-11.  </w:t>
            </w:r>
            <w:r w:rsidR="00576027" w:rsidRPr="007A0ED5">
              <w:rPr>
                <w:b/>
                <w:sz w:val="10"/>
                <w:szCs w:val="10"/>
              </w:rPr>
              <w:t>3.</w:t>
            </w:r>
            <w:r w:rsidR="00576027" w:rsidRPr="007A0ED5">
              <w:rPr>
                <w:sz w:val="10"/>
                <w:szCs w:val="10"/>
              </w:rPr>
              <w:t xml:space="preserve"> Varettoni M, et al. Pattern of somatic mutations in patients with Waldenström macroglobulinemia or IgM monoclonal gammopathy of undetermined significance. </w:t>
            </w:r>
            <w:r w:rsidR="00576027" w:rsidRPr="007A0ED5">
              <w:rPr>
                <w:i/>
                <w:sz w:val="10"/>
                <w:szCs w:val="10"/>
              </w:rPr>
              <w:t>Haematologica</w:t>
            </w:r>
            <w:r w:rsidR="00576027" w:rsidRPr="007A0ED5">
              <w:rPr>
                <w:sz w:val="10"/>
                <w:szCs w:val="10"/>
              </w:rPr>
              <w:t xml:space="preserve"> 2017; </w:t>
            </w:r>
            <w:r w:rsidR="00576027" w:rsidRPr="007A0ED5">
              <w:rPr>
                <w:b/>
                <w:sz w:val="10"/>
                <w:szCs w:val="10"/>
              </w:rPr>
              <w:t>102</w:t>
            </w:r>
            <w:r w:rsidR="00576027" w:rsidRPr="007A0ED5">
              <w:rPr>
                <w:sz w:val="10"/>
                <w:szCs w:val="10"/>
              </w:rPr>
              <w:t xml:space="preserve">(12): 2077-85.  </w:t>
            </w:r>
            <w:r w:rsidR="00576027" w:rsidRPr="007A0ED5">
              <w:rPr>
                <w:b/>
                <w:sz w:val="10"/>
                <w:szCs w:val="10"/>
              </w:rPr>
              <w:t>4.</w:t>
            </w:r>
            <w:r w:rsidR="00576027" w:rsidRPr="007A0ED5">
              <w:rPr>
                <w:sz w:val="10"/>
                <w:szCs w:val="10"/>
              </w:rPr>
              <w:t xml:space="preserve"> Ngo VN, et al. Oncogenically active MYD88 mutations in human lymphoma. </w:t>
            </w:r>
            <w:r w:rsidR="00576027" w:rsidRPr="007A0ED5">
              <w:rPr>
                <w:i/>
                <w:sz w:val="10"/>
                <w:szCs w:val="10"/>
              </w:rPr>
              <w:t>Nature</w:t>
            </w:r>
            <w:r w:rsidR="00576027" w:rsidRPr="007A0ED5">
              <w:rPr>
                <w:sz w:val="10"/>
                <w:szCs w:val="10"/>
              </w:rPr>
              <w:t xml:space="preserve"> 2011; </w:t>
            </w:r>
            <w:r w:rsidR="00576027" w:rsidRPr="007A0ED5">
              <w:rPr>
                <w:b/>
                <w:sz w:val="10"/>
                <w:szCs w:val="10"/>
              </w:rPr>
              <w:t>470</w:t>
            </w:r>
            <w:r w:rsidR="00576027" w:rsidRPr="007A0ED5">
              <w:rPr>
                <w:sz w:val="10"/>
                <w:szCs w:val="10"/>
              </w:rPr>
              <w:t xml:space="preserve">(7332): 115-9.  </w:t>
            </w:r>
            <w:r w:rsidR="00576027" w:rsidRPr="007A0ED5">
              <w:rPr>
                <w:b/>
                <w:sz w:val="10"/>
                <w:szCs w:val="10"/>
              </w:rPr>
              <w:t>5.</w:t>
            </w:r>
            <w:r w:rsidR="00576027" w:rsidRPr="007A0ED5">
              <w:rPr>
                <w:sz w:val="10"/>
                <w:szCs w:val="10"/>
              </w:rPr>
              <w:t xml:space="preserve"> Puente XS, et al. Whole-genome sequencing identifies recurrent mutations in chronic lymphocytic leukaemia. </w:t>
            </w:r>
            <w:r w:rsidR="00576027" w:rsidRPr="007A0ED5">
              <w:rPr>
                <w:i/>
                <w:sz w:val="10"/>
                <w:szCs w:val="10"/>
              </w:rPr>
              <w:t>Nature</w:t>
            </w:r>
            <w:r w:rsidR="00576027" w:rsidRPr="007A0ED5">
              <w:rPr>
                <w:sz w:val="10"/>
                <w:szCs w:val="10"/>
              </w:rPr>
              <w:t xml:space="preserve"> 2011; </w:t>
            </w:r>
            <w:r w:rsidR="00576027" w:rsidRPr="007A0ED5">
              <w:rPr>
                <w:b/>
                <w:sz w:val="10"/>
                <w:szCs w:val="10"/>
              </w:rPr>
              <w:t>475</w:t>
            </w:r>
            <w:r w:rsidR="00576027" w:rsidRPr="007A0ED5">
              <w:rPr>
                <w:sz w:val="10"/>
                <w:szCs w:val="10"/>
              </w:rPr>
              <w:t xml:space="preserve">(7354): 101-5.  </w:t>
            </w:r>
            <w:r w:rsidR="00576027" w:rsidRPr="007A0ED5">
              <w:rPr>
                <w:b/>
                <w:sz w:val="10"/>
                <w:szCs w:val="10"/>
              </w:rPr>
              <w:t>6.</w:t>
            </w:r>
            <w:r w:rsidR="00576027" w:rsidRPr="007A0ED5">
              <w:rPr>
                <w:sz w:val="10"/>
                <w:szCs w:val="10"/>
              </w:rPr>
              <w:t xml:space="preserve"> Treon SP, et al. Somatic mutations in MYD88 and CXCR4 are determinants of clinical presentation and overall survival in Waldenstrom macroglobulinemia. </w:t>
            </w:r>
            <w:r w:rsidR="00576027" w:rsidRPr="007A0ED5">
              <w:rPr>
                <w:i/>
                <w:sz w:val="10"/>
                <w:szCs w:val="10"/>
              </w:rPr>
              <w:t>Blood</w:t>
            </w:r>
            <w:r w:rsidR="00576027" w:rsidRPr="007A0ED5">
              <w:rPr>
                <w:sz w:val="10"/>
                <w:szCs w:val="10"/>
              </w:rPr>
              <w:t xml:space="preserve"> 2014; </w:t>
            </w:r>
            <w:r w:rsidR="00576027" w:rsidRPr="007A0ED5">
              <w:rPr>
                <w:b/>
                <w:sz w:val="10"/>
                <w:szCs w:val="10"/>
              </w:rPr>
              <w:t>123</w:t>
            </w:r>
            <w:r w:rsidR="00576027" w:rsidRPr="007A0ED5">
              <w:rPr>
                <w:sz w:val="10"/>
                <w:szCs w:val="10"/>
              </w:rPr>
              <w:t xml:space="preserve">(18): 2791-6.  </w:t>
            </w:r>
            <w:r w:rsidR="00576027" w:rsidRPr="007A0ED5">
              <w:rPr>
                <w:b/>
                <w:sz w:val="10"/>
                <w:szCs w:val="10"/>
              </w:rPr>
              <w:t>7.</w:t>
            </w:r>
            <w:r w:rsidR="00576027" w:rsidRPr="007A0ED5">
              <w:rPr>
                <w:sz w:val="10"/>
                <w:szCs w:val="10"/>
              </w:rPr>
              <w:t xml:space="preserve"> Hunter ZR, et al. The genomic landscape of Waldenstrom macroglobulinemia is characterized by highly recurring MYD88 and WHIM-like CXCR4 mutations, and small somatic deletions associated with B-cell lymphomagenesis. </w:t>
            </w:r>
            <w:r w:rsidR="00576027" w:rsidRPr="007A0ED5">
              <w:rPr>
                <w:i/>
                <w:sz w:val="10"/>
                <w:szCs w:val="10"/>
              </w:rPr>
              <w:t>Blood</w:t>
            </w:r>
            <w:r w:rsidR="00576027" w:rsidRPr="007A0ED5">
              <w:rPr>
                <w:sz w:val="10"/>
                <w:szCs w:val="10"/>
              </w:rPr>
              <w:t xml:space="preserve"> 2014; </w:t>
            </w:r>
            <w:r w:rsidR="00576027" w:rsidRPr="007A0ED5">
              <w:rPr>
                <w:b/>
                <w:sz w:val="10"/>
                <w:szCs w:val="10"/>
              </w:rPr>
              <w:t>123</w:t>
            </w:r>
            <w:r w:rsidR="00576027" w:rsidRPr="007A0ED5">
              <w:rPr>
                <w:sz w:val="10"/>
                <w:szCs w:val="10"/>
              </w:rPr>
              <w:t xml:space="preserve">(11): 1637-46.  </w:t>
            </w:r>
            <w:r w:rsidR="00576027" w:rsidRPr="007A0ED5">
              <w:rPr>
                <w:b/>
                <w:sz w:val="10"/>
                <w:szCs w:val="10"/>
              </w:rPr>
              <w:t>8.</w:t>
            </w:r>
            <w:r w:rsidR="00576027" w:rsidRPr="007A0ED5">
              <w:rPr>
                <w:sz w:val="10"/>
                <w:szCs w:val="10"/>
              </w:rPr>
              <w:t xml:space="preserve"> Xu L, et al. Clonal architecture of CXCR4 WHIM-like mutations in Waldenström Macroglobulinaemia. </w:t>
            </w:r>
            <w:r w:rsidR="00576027" w:rsidRPr="007A0ED5">
              <w:rPr>
                <w:i/>
                <w:sz w:val="10"/>
                <w:szCs w:val="10"/>
              </w:rPr>
              <w:t>Br J Haematol</w:t>
            </w:r>
            <w:r w:rsidR="00576027" w:rsidRPr="007A0ED5">
              <w:rPr>
                <w:sz w:val="10"/>
                <w:szCs w:val="10"/>
              </w:rPr>
              <w:t xml:space="preserve"> 2016; </w:t>
            </w:r>
            <w:r w:rsidR="00576027" w:rsidRPr="007A0ED5">
              <w:rPr>
                <w:b/>
                <w:sz w:val="10"/>
                <w:szCs w:val="10"/>
              </w:rPr>
              <w:t>172</w:t>
            </w:r>
            <w:r w:rsidR="00576027" w:rsidRPr="007A0ED5">
              <w:rPr>
                <w:sz w:val="10"/>
                <w:szCs w:val="10"/>
              </w:rPr>
              <w:t xml:space="preserve">(5): 735-44.  </w:t>
            </w:r>
            <w:r w:rsidR="00576027" w:rsidRPr="007A0ED5">
              <w:rPr>
                <w:b/>
                <w:sz w:val="10"/>
                <w:szCs w:val="10"/>
              </w:rPr>
              <w:t>9.</w:t>
            </w:r>
            <w:r w:rsidR="00576027" w:rsidRPr="007A0ED5">
              <w:rPr>
                <w:sz w:val="10"/>
                <w:szCs w:val="10"/>
              </w:rPr>
              <w:t xml:space="preserve"> Pastore A, et al. Integration of gene mutations in risk prognostication for patients receiving first-line immunochemotherapy for follicular lymphoma: a retrospective analysis of a prospective clinical trial and validation in a population-based registry. </w:t>
            </w:r>
            <w:r w:rsidR="00576027" w:rsidRPr="007A0ED5">
              <w:rPr>
                <w:i/>
                <w:sz w:val="10"/>
                <w:szCs w:val="10"/>
              </w:rPr>
              <w:t>Lancet Oncol</w:t>
            </w:r>
            <w:r w:rsidR="00576027" w:rsidRPr="007A0ED5">
              <w:rPr>
                <w:sz w:val="10"/>
                <w:szCs w:val="10"/>
              </w:rPr>
              <w:t xml:space="preserve"> 2015; </w:t>
            </w:r>
            <w:r w:rsidR="00576027" w:rsidRPr="007A0ED5">
              <w:rPr>
                <w:b/>
                <w:sz w:val="10"/>
                <w:szCs w:val="10"/>
              </w:rPr>
              <w:t>16</w:t>
            </w:r>
            <w:r w:rsidR="00576027" w:rsidRPr="007A0ED5">
              <w:rPr>
                <w:sz w:val="10"/>
                <w:szCs w:val="10"/>
              </w:rPr>
              <w:t xml:space="preserve">(9): 1111-22.  </w:t>
            </w:r>
            <w:r w:rsidR="00576027" w:rsidRPr="007A0ED5">
              <w:rPr>
                <w:b/>
                <w:sz w:val="10"/>
                <w:szCs w:val="10"/>
              </w:rPr>
              <w:t>10.</w:t>
            </w:r>
            <w:r w:rsidR="00576027" w:rsidRPr="007A0ED5">
              <w:rPr>
                <w:sz w:val="10"/>
                <w:szCs w:val="10"/>
              </w:rPr>
              <w:t xml:space="preserve"> Landau DA, et al. Mutations driving CLL and their evolution in progression and relapse. </w:t>
            </w:r>
            <w:r w:rsidR="00576027" w:rsidRPr="007A0ED5">
              <w:rPr>
                <w:i/>
                <w:sz w:val="10"/>
                <w:szCs w:val="10"/>
              </w:rPr>
              <w:t>Nature</w:t>
            </w:r>
            <w:r w:rsidR="00576027" w:rsidRPr="007A0ED5">
              <w:rPr>
                <w:sz w:val="10"/>
                <w:szCs w:val="10"/>
              </w:rPr>
              <w:t xml:space="preserve"> 2015; </w:t>
            </w:r>
            <w:r w:rsidR="00576027" w:rsidRPr="007A0ED5">
              <w:rPr>
                <w:b/>
                <w:sz w:val="10"/>
                <w:szCs w:val="10"/>
              </w:rPr>
              <w:t>526</w:t>
            </w:r>
            <w:r w:rsidR="00576027" w:rsidRPr="007A0ED5">
              <w:rPr>
                <w:sz w:val="10"/>
                <w:szCs w:val="10"/>
              </w:rPr>
              <w:t xml:space="preserve">(7574): 525-30.  </w:t>
            </w:r>
            <w:r w:rsidR="00576027" w:rsidRPr="007A0ED5">
              <w:rPr>
                <w:b/>
                <w:sz w:val="10"/>
                <w:szCs w:val="10"/>
              </w:rPr>
              <w:t>11.</w:t>
            </w:r>
            <w:r w:rsidR="00576027" w:rsidRPr="007A0ED5">
              <w:rPr>
                <w:sz w:val="10"/>
                <w:szCs w:val="10"/>
              </w:rPr>
              <w:t xml:space="preserve"> Baliakas P, et al. Recurrent mutations refine prognosis in chronic lymphocytic leukemia. </w:t>
            </w:r>
            <w:r w:rsidR="00576027" w:rsidRPr="007A0ED5">
              <w:rPr>
                <w:i/>
                <w:sz w:val="10"/>
                <w:szCs w:val="10"/>
              </w:rPr>
              <w:t>Leukemia</w:t>
            </w:r>
            <w:r w:rsidR="00576027" w:rsidRPr="007A0ED5">
              <w:rPr>
                <w:sz w:val="10"/>
                <w:szCs w:val="10"/>
              </w:rPr>
              <w:t xml:space="preserve"> 2015; </w:t>
            </w:r>
            <w:r w:rsidR="00576027" w:rsidRPr="007A0ED5">
              <w:rPr>
                <w:b/>
                <w:sz w:val="10"/>
                <w:szCs w:val="10"/>
              </w:rPr>
              <w:t>29</w:t>
            </w:r>
            <w:r w:rsidR="00576027" w:rsidRPr="007A0ED5">
              <w:rPr>
                <w:sz w:val="10"/>
                <w:szCs w:val="10"/>
              </w:rPr>
              <w:t xml:space="preserve">(2): 329-36.  </w:t>
            </w:r>
            <w:r w:rsidR="00576027" w:rsidRPr="007A0ED5">
              <w:rPr>
                <w:b/>
                <w:sz w:val="10"/>
                <w:szCs w:val="10"/>
              </w:rPr>
              <w:t>12.</w:t>
            </w:r>
            <w:r w:rsidR="00576027" w:rsidRPr="007A0ED5">
              <w:rPr>
                <w:sz w:val="10"/>
                <w:szCs w:val="10"/>
              </w:rPr>
              <w:t xml:space="preserve"> Quesada V, et al. Exome sequencing identifies recurrent mutations of the splicing factor SF3B1 gene in chronic lymphocytic leukemia. </w:t>
            </w:r>
            <w:r w:rsidR="00576027" w:rsidRPr="007A0ED5">
              <w:rPr>
                <w:i/>
                <w:sz w:val="10"/>
                <w:szCs w:val="10"/>
              </w:rPr>
              <w:t>Nat Genet</w:t>
            </w:r>
            <w:r w:rsidR="00576027" w:rsidRPr="007A0ED5">
              <w:rPr>
                <w:sz w:val="10"/>
                <w:szCs w:val="10"/>
              </w:rPr>
              <w:t xml:space="preserve"> 2012; </w:t>
            </w:r>
            <w:r w:rsidR="00576027" w:rsidRPr="007A0ED5">
              <w:rPr>
                <w:b/>
                <w:sz w:val="10"/>
                <w:szCs w:val="10"/>
              </w:rPr>
              <w:t>44</w:t>
            </w:r>
            <w:r w:rsidR="00576027" w:rsidRPr="007A0ED5">
              <w:rPr>
                <w:sz w:val="10"/>
                <w:szCs w:val="10"/>
              </w:rPr>
              <w:t xml:space="preserve">(1): 47-52.  </w:t>
            </w:r>
            <w:r w:rsidR="00576027" w:rsidRPr="007A0ED5">
              <w:rPr>
                <w:b/>
                <w:sz w:val="10"/>
                <w:szCs w:val="10"/>
              </w:rPr>
              <w:t>13.</w:t>
            </w:r>
            <w:r w:rsidR="00576027" w:rsidRPr="007A0ED5">
              <w:rPr>
                <w:sz w:val="10"/>
                <w:szCs w:val="10"/>
              </w:rPr>
              <w:t xml:space="preserve"> Bea S, et al. Landscape of somatic mutations and clonal evolution in mantle cell lymphoma. </w:t>
            </w:r>
            <w:r w:rsidR="00576027" w:rsidRPr="007A0ED5">
              <w:rPr>
                <w:i/>
                <w:sz w:val="10"/>
                <w:szCs w:val="10"/>
              </w:rPr>
              <w:t>Proc Natl Acad Sci U S A</w:t>
            </w:r>
            <w:r w:rsidR="00576027" w:rsidRPr="007A0ED5">
              <w:rPr>
                <w:sz w:val="10"/>
                <w:szCs w:val="10"/>
              </w:rPr>
              <w:t xml:space="preserve"> 2013; </w:t>
            </w:r>
            <w:r w:rsidR="00576027" w:rsidRPr="007A0ED5">
              <w:rPr>
                <w:b/>
                <w:sz w:val="10"/>
                <w:szCs w:val="10"/>
              </w:rPr>
              <w:t>110</w:t>
            </w:r>
            <w:r w:rsidR="00576027" w:rsidRPr="007A0ED5">
              <w:rPr>
                <w:sz w:val="10"/>
                <w:szCs w:val="10"/>
              </w:rPr>
              <w:t xml:space="preserve">(45): 18250-5.  </w:t>
            </w:r>
            <w:r w:rsidR="00576027" w:rsidRPr="007A0ED5">
              <w:rPr>
                <w:b/>
                <w:sz w:val="10"/>
                <w:szCs w:val="10"/>
              </w:rPr>
              <w:t>14.</w:t>
            </w:r>
            <w:r w:rsidR="00576027" w:rsidRPr="007A0ED5">
              <w:rPr>
                <w:sz w:val="10"/>
                <w:szCs w:val="10"/>
              </w:rPr>
              <w:t xml:space="preserve"> Yang P, et al. Genomic landscape and prognostic analysis of mantle cell lymphoma. </w:t>
            </w:r>
            <w:r w:rsidR="00576027" w:rsidRPr="007A0ED5">
              <w:rPr>
                <w:i/>
                <w:sz w:val="10"/>
                <w:szCs w:val="10"/>
              </w:rPr>
              <w:t>Cancer Gene Therapy</w:t>
            </w:r>
            <w:r w:rsidR="00576027" w:rsidRPr="007A0ED5">
              <w:rPr>
                <w:sz w:val="10"/>
                <w:szCs w:val="10"/>
              </w:rPr>
              <w:t xml:space="preserve"> 2018; </w:t>
            </w:r>
            <w:r w:rsidR="00576027" w:rsidRPr="007A0ED5">
              <w:rPr>
                <w:b/>
                <w:sz w:val="10"/>
                <w:szCs w:val="10"/>
              </w:rPr>
              <w:t>25</w:t>
            </w:r>
            <w:r w:rsidR="00576027" w:rsidRPr="007A0ED5">
              <w:rPr>
                <w:sz w:val="10"/>
                <w:szCs w:val="10"/>
              </w:rPr>
              <w:t xml:space="preserve">(5): 129-40.  </w:t>
            </w:r>
            <w:r w:rsidR="00576027" w:rsidRPr="007A0ED5">
              <w:rPr>
                <w:b/>
                <w:sz w:val="10"/>
                <w:szCs w:val="10"/>
              </w:rPr>
              <w:t>15.</w:t>
            </w:r>
            <w:r w:rsidR="00576027" w:rsidRPr="007A0ED5">
              <w:rPr>
                <w:sz w:val="10"/>
                <w:szCs w:val="10"/>
              </w:rPr>
              <w:t xml:space="preserve"> Eskelund CW, et al. TP53 mutations identify younger mantle cell lymphoma patients who do not benefit from intensive chemoimmunotherapy. </w:t>
            </w:r>
            <w:r w:rsidR="00576027" w:rsidRPr="007A0ED5">
              <w:rPr>
                <w:i/>
                <w:sz w:val="10"/>
                <w:szCs w:val="10"/>
              </w:rPr>
              <w:t>Blood</w:t>
            </w:r>
            <w:r w:rsidR="00576027" w:rsidRPr="007A0ED5">
              <w:rPr>
                <w:sz w:val="10"/>
                <w:szCs w:val="10"/>
              </w:rPr>
              <w:t xml:space="preserve"> 2017; </w:t>
            </w:r>
            <w:r w:rsidR="00576027" w:rsidRPr="007A0ED5">
              <w:rPr>
                <w:b/>
                <w:sz w:val="10"/>
                <w:szCs w:val="10"/>
              </w:rPr>
              <w:t>130</w:t>
            </w:r>
            <w:r w:rsidR="00576027" w:rsidRPr="007A0ED5">
              <w:rPr>
                <w:sz w:val="10"/>
                <w:szCs w:val="10"/>
              </w:rPr>
              <w:t xml:space="preserve">(17): 1903-10.  </w:t>
            </w:r>
            <w:r w:rsidR="00576027" w:rsidRPr="007A0ED5">
              <w:rPr>
                <w:b/>
                <w:sz w:val="10"/>
                <w:szCs w:val="10"/>
              </w:rPr>
              <w:t>16.</w:t>
            </w:r>
            <w:r w:rsidR="00576027" w:rsidRPr="007A0ED5">
              <w:rPr>
                <w:sz w:val="10"/>
                <w:szCs w:val="10"/>
              </w:rPr>
              <w:t xml:space="preserve"> Spina V, et al. The genetics of nodal marginal zone lymphoma. </w:t>
            </w:r>
            <w:r w:rsidR="00576027" w:rsidRPr="007A0ED5">
              <w:rPr>
                <w:i/>
                <w:sz w:val="10"/>
                <w:szCs w:val="10"/>
              </w:rPr>
              <w:t>Blood</w:t>
            </w:r>
            <w:r w:rsidR="00576027" w:rsidRPr="007A0ED5">
              <w:rPr>
                <w:sz w:val="10"/>
                <w:szCs w:val="10"/>
              </w:rPr>
              <w:t xml:space="preserve"> 2016; </w:t>
            </w:r>
            <w:r w:rsidR="00576027" w:rsidRPr="007A0ED5">
              <w:rPr>
                <w:b/>
                <w:sz w:val="10"/>
                <w:szCs w:val="10"/>
              </w:rPr>
              <w:t>128</w:t>
            </w:r>
            <w:r w:rsidR="00576027" w:rsidRPr="007A0ED5">
              <w:rPr>
                <w:sz w:val="10"/>
                <w:szCs w:val="10"/>
              </w:rPr>
              <w:t xml:space="preserve">(10): 1362-73.  </w:t>
            </w:r>
            <w:r w:rsidR="00576027" w:rsidRPr="007A0ED5">
              <w:rPr>
                <w:b/>
                <w:sz w:val="10"/>
                <w:szCs w:val="10"/>
              </w:rPr>
              <w:t>17.</w:t>
            </w:r>
            <w:r w:rsidR="00576027" w:rsidRPr="007A0ED5">
              <w:rPr>
                <w:sz w:val="10"/>
                <w:szCs w:val="10"/>
              </w:rPr>
              <w:t xml:space="preserve"> Parry M, et al. Genetics and Prognostication in Splenic Marginal Zone Lymphoma: Revelations from Deep Sequencing. </w:t>
            </w:r>
            <w:r w:rsidR="00576027" w:rsidRPr="007A0ED5">
              <w:rPr>
                <w:i/>
                <w:sz w:val="10"/>
                <w:szCs w:val="10"/>
              </w:rPr>
              <w:t>Clin Cancer Res</w:t>
            </w:r>
            <w:r w:rsidR="00576027" w:rsidRPr="007A0ED5">
              <w:rPr>
                <w:sz w:val="10"/>
                <w:szCs w:val="10"/>
              </w:rPr>
              <w:t xml:space="preserve"> 2015; </w:t>
            </w:r>
            <w:r w:rsidR="00576027" w:rsidRPr="007A0ED5">
              <w:rPr>
                <w:b/>
                <w:sz w:val="10"/>
                <w:szCs w:val="10"/>
              </w:rPr>
              <w:t>21</w:t>
            </w:r>
            <w:r w:rsidR="00576027" w:rsidRPr="007A0ED5">
              <w:rPr>
                <w:sz w:val="10"/>
                <w:szCs w:val="10"/>
              </w:rPr>
              <w:t xml:space="preserve">(18): 4174-83.  </w:t>
            </w:r>
            <w:r w:rsidR="00576027" w:rsidRPr="007A0ED5">
              <w:rPr>
                <w:b/>
                <w:sz w:val="10"/>
                <w:szCs w:val="10"/>
              </w:rPr>
              <w:t>18.</w:t>
            </w:r>
            <w:r w:rsidR="00576027" w:rsidRPr="007A0ED5">
              <w:rPr>
                <w:sz w:val="10"/>
                <w:szCs w:val="10"/>
              </w:rPr>
              <w:t xml:space="preserve"> Pillonel V, et al. High-throughput sequencing of nodal marginal zone lymphomas identifies recurrent BRAF mutations. </w:t>
            </w:r>
            <w:r w:rsidR="00576027" w:rsidRPr="007A0ED5">
              <w:rPr>
                <w:i/>
                <w:sz w:val="10"/>
                <w:szCs w:val="10"/>
              </w:rPr>
              <w:t>Leukemia</w:t>
            </w:r>
            <w:r w:rsidR="00576027" w:rsidRPr="007A0ED5">
              <w:rPr>
                <w:sz w:val="10"/>
                <w:szCs w:val="10"/>
              </w:rPr>
              <w:t xml:space="preserve"> 2018; </w:t>
            </w:r>
            <w:r w:rsidR="00576027" w:rsidRPr="007A0ED5">
              <w:rPr>
                <w:b/>
                <w:sz w:val="10"/>
                <w:szCs w:val="10"/>
              </w:rPr>
              <w:t>32</w:t>
            </w:r>
            <w:r w:rsidR="00576027" w:rsidRPr="007A0ED5">
              <w:rPr>
                <w:sz w:val="10"/>
                <w:szCs w:val="10"/>
              </w:rPr>
              <w:t xml:space="preserve">(11): 2412-26.  </w:t>
            </w:r>
            <w:r w:rsidR="00576027" w:rsidRPr="007A0ED5">
              <w:rPr>
                <w:b/>
                <w:sz w:val="10"/>
                <w:szCs w:val="10"/>
              </w:rPr>
              <w:t>19.</w:t>
            </w:r>
            <w:r w:rsidR="00576027" w:rsidRPr="007A0ED5">
              <w:rPr>
                <w:sz w:val="10"/>
                <w:szCs w:val="10"/>
              </w:rPr>
              <w:t xml:space="preserve"> Okosun J, et al. Integrated genomic analysis identifies recurrent mutations and evolution patterns driving the initiation and progression of follicular lymphoma. </w:t>
            </w:r>
            <w:r w:rsidR="00576027" w:rsidRPr="007A0ED5">
              <w:rPr>
                <w:i/>
                <w:sz w:val="10"/>
                <w:szCs w:val="10"/>
              </w:rPr>
              <w:t>Nat Genet</w:t>
            </w:r>
            <w:r w:rsidR="00576027" w:rsidRPr="007A0ED5">
              <w:rPr>
                <w:sz w:val="10"/>
                <w:szCs w:val="10"/>
              </w:rPr>
              <w:t xml:space="preserve"> 2014; </w:t>
            </w:r>
            <w:r w:rsidR="00576027" w:rsidRPr="007A0ED5">
              <w:rPr>
                <w:b/>
                <w:sz w:val="10"/>
                <w:szCs w:val="10"/>
              </w:rPr>
              <w:t>46</w:t>
            </w:r>
            <w:r w:rsidR="00576027" w:rsidRPr="007A0ED5">
              <w:rPr>
                <w:sz w:val="10"/>
                <w:szCs w:val="10"/>
              </w:rPr>
              <w:t xml:space="preserve">(2): 176-81.  </w:t>
            </w:r>
            <w:r w:rsidR="00576027" w:rsidRPr="007A0ED5">
              <w:rPr>
                <w:b/>
                <w:sz w:val="10"/>
                <w:szCs w:val="10"/>
              </w:rPr>
              <w:t>20.</w:t>
            </w:r>
            <w:r w:rsidR="00576027" w:rsidRPr="007A0ED5">
              <w:rPr>
                <w:sz w:val="10"/>
                <w:szCs w:val="10"/>
              </w:rPr>
              <w:t xml:space="preserve"> Green MR. Chromatin modifying gene mutations in follicular lymphoma. </w:t>
            </w:r>
            <w:r w:rsidR="00576027" w:rsidRPr="007A0ED5">
              <w:rPr>
                <w:i/>
                <w:sz w:val="10"/>
                <w:szCs w:val="10"/>
              </w:rPr>
              <w:t>Blood</w:t>
            </w:r>
            <w:r w:rsidR="00576027" w:rsidRPr="007A0ED5">
              <w:rPr>
                <w:sz w:val="10"/>
                <w:szCs w:val="10"/>
              </w:rPr>
              <w:t xml:space="preserve"> 2018; </w:t>
            </w:r>
            <w:r w:rsidR="00576027" w:rsidRPr="007A0ED5">
              <w:rPr>
                <w:b/>
                <w:sz w:val="10"/>
                <w:szCs w:val="10"/>
              </w:rPr>
              <w:t>131</w:t>
            </w:r>
            <w:r w:rsidR="00576027" w:rsidRPr="007A0ED5">
              <w:rPr>
                <w:sz w:val="10"/>
                <w:szCs w:val="10"/>
              </w:rPr>
              <w:t xml:space="preserve">(6): 595-604.  </w:t>
            </w:r>
            <w:r w:rsidR="00576027" w:rsidRPr="007A0ED5">
              <w:rPr>
                <w:b/>
                <w:sz w:val="10"/>
                <w:szCs w:val="10"/>
              </w:rPr>
              <w:t>21.</w:t>
            </w:r>
            <w:r w:rsidR="00576027" w:rsidRPr="007A0ED5">
              <w:rPr>
                <w:sz w:val="10"/>
                <w:szCs w:val="10"/>
              </w:rPr>
              <w:t xml:space="preserve"> Krysiak K, et al. Recurrent somatic mutations affecting B-cell receptor signaling pathway genes in follicular lymphoma. </w:t>
            </w:r>
            <w:r w:rsidR="00576027" w:rsidRPr="007A0ED5">
              <w:rPr>
                <w:i/>
                <w:sz w:val="10"/>
                <w:szCs w:val="10"/>
              </w:rPr>
              <w:t>Blood</w:t>
            </w:r>
            <w:r w:rsidR="00576027" w:rsidRPr="007A0ED5">
              <w:rPr>
                <w:sz w:val="10"/>
                <w:szCs w:val="10"/>
              </w:rPr>
              <w:t xml:space="preserve"> 2017; </w:t>
            </w:r>
            <w:r w:rsidR="00576027" w:rsidRPr="007A0ED5">
              <w:rPr>
                <w:b/>
                <w:sz w:val="10"/>
                <w:szCs w:val="10"/>
              </w:rPr>
              <w:t>129</w:t>
            </w:r>
            <w:r w:rsidR="00576027" w:rsidRPr="007A0ED5">
              <w:rPr>
                <w:sz w:val="10"/>
                <w:szCs w:val="10"/>
              </w:rPr>
              <w:t xml:space="preserve">(4): 473-83.  </w:t>
            </w:r>
            <w:r w:rsidR="00576027" w:rsidRPr="007A0ED5">
              <w:rPr>
                <w:b/>
                <w:sz w:val="10"/>
                <w:szCs w:val="10"/>
              </w:rPr>
              <w:t>22.</w:t>
            </w:r>
            <w:r w:rsidR="00576027" w:rsidRPr="007A0ED5">
              <w:rPr>
                <w:sz w:val="10"/>
                <w:szCs w:val="10"/>
              </w:rPr>
              <w:t xml:space="preserve"> Tiacci E, et al. BRAF mutations in hairy-cell leukemia. </w:t>
            </w:r>
            <w:r w:rsidR="00576027" w:rsidRPr="007A0ED5">
              <w:rPr>
                <w:i/>
                <w:sz w:val="10"/>
                <w:szCs w:val="10"/>
              </w:rPr>
              <w:t>N Engl J Med</w:t>
            </w:r>
            <w:r w:rsidR="00576027" w:rsidRPr="007A0ED5">
              <w:rPr>
                <w:sz w:val="10"/>
                <w:szCs w:val="10"/>
              </w:rPr>
              <w:t xml:space="preserve"> 2011; </w:t>
            </w:r>
            <w:r w:rsidR="00576027" w:rsidRPr="007A0ED5">
              <w:rPr>
                <w:b/>
                <w:sz w:val="10"/>
                <w:szCs w:val="10"/>
              </w:rPr>
              <w:t>364</w:t>
            </w:r>
            <w:r w:rsidR="00576027" w:rsidRPr="007A0ED5">
              <w:rPr>
                <w:sz w:val="10"/>
                <w:szCs w:val="10"/>
              </w:rPr>
              <w:t xml:space="preserve">(24): 2305-15.  </w:t>
            </w:r>
            <w:r w:rsidR="00576027" w:rsidRPr="007A0ED5">
              <w:rPr>
                <w:b/>
                <w:sz w:val="10"/>
                <w:szCs w:val="10"/>
              </w:rPr>
              <w:t>23.</w:t>
            </w:r>
            <w:r w:rsidR="00576027" w:rsidRPr="007A0ED5">
              <w:rPr>
                <w:sz w:val="10"/>
                <w:szCs w:val="10"/>
              </w:rPr>
              <w:t xml:space="preserve"> Arcaini L, et al. The BRAF V600E mutation in hairy cell leukemia and other mature B-cell neoplasms. </w:t>
            </w:r>
            <w:r w:rsidR="00576027" w:rsidRPr="007A0ED5">
              <w:rPr>
                <w:i/>
                <w:sz w:val="10"/>
                <w:szCs w:val="10"/>
              </w:rPr>
              <w:t>Blood</w:t>
            </w:r>
            <w:r w:rsidR="00576027" w:rsidRPr="007A0ED5">
              <w:rPr>
                <w:sz w:val="10"/>
                <w:szCs w:val="10"/>
              </w:rPr>
              <w:t xml:space="preserve"> 2012; </w:t>
            </w:r>
            <w:r w:rsidR="00576027" w:rsidRPr="007A0ED5">
              <w:rPr>
                <w:b/>
                <w:sz w:val="10"/>
                <w:szCs w:val="10"/>
              </w:rPr>
              <w:t>119</w:t>
            </w:r>
            <w:r w:rsidR="00576027" w:rsidRPr="007A0ED5">
              <w:rPr>
                <w:sz w:val="10"/>
                <w:szCs w:val="10"/>
              </w:rPr>
              <w:t xml:space="preserve">(1): 188-91.  </w:t>
            </w:r>
            <w:r w:rsidR="00576027" w:rsidRPr="007A0ED5">
              <w:rPr>
                <w:b/>
                <w:sz w:val="10"/>
                <w:szCs w:val="10"/>
              </w:rPr>
              <w:t>24.</w:t>
            </w:r>
            <w:r w:rsidR="00576027" w:rsidRPr="007A0ED5">
              <w:rPr>
                <w:sz w:val="10"/>
                <w:szCs w:val="10"/>
              </w:rPr>
              <w:t xml:space="preserve"> Curiel-Olmo S, et al. Splenic diffuse red pulp small B-cell lymphoma displays increased expression of cyclin D3 and recurrent CCND3 mutations. </w:t>
            </w:r>
            <w:r w:rsidR="00576027" w:rsidRPr="007A0ED5">
              <w:rPr>
                <w:i/>
                <w:sz w:val="10"/>
                <w:szCs w:val="10"/>
              </w:rPr>
              <w:t>Blood</w:t>
            </w:r>
            <w:r w:rsidR="00576027" w:rsidRPr="007A0ED5">
              <w:rPr>
                <w:sz w:val="10"/>
                <w:szCs w:val="10"/>
              </w:rPr>
              <w:t xml:space="preserve"> 2017; </w:t>
            </w:r>
            <w:r w:rsidR="00576027" w:rsidRPr="007A0ED5">
              <w:rPr>
                <w:b/>
                <w:sz w:val="10"/>
                <w:szCs w:val="10"/>
              </w:rPr>
              <w:t>129</w:t>
            </w:r>
            <w:r w:rsidR="00576027" w:rsidRPr="007A0ED5">
              <w:rPr>
                <w:sz w:val="10"/>
                <w:szCs w:val="10"/>
              </w:rPr>
              <w:t xml:space="preserve">(8): 1042-5.  </w:t>
            </w:r>
            <w:r w:rsidR="00576027" w:rsidRPr="007A0ED5">
              <w:rPr>
                <w:b/>
                <w:sz w:val="10"/>
                <w:szCs w:val="10"/>
              </w:rPr>
              <w:t>25.</w:t>
            </w:r>
            <w:r w:rsidR="00576027" w:rsidRPr="007A0ED5">
              <w:rPr>
                <w:sz w:val="10"/>
                <w:szCs w:val="10"/>
              </w:rPr>
              <w:t xml:space="preserve"> Jebaraj BM, et al. BRAF mutations in chronic lymphocytic leukemia. </w:t>
            </w:r>
            <w:r w:rsidR="00576027" w:rsidRPr="007A0ED5">
              <w:rPr>
                <w:i/>
                <w:sz w:val="10"/>
                <w:szCs w:val="10"/>
              </w:rPr>
              <w:t>Leuk Lymphoma</w:t>
            </w:r>
            <w:r w:rsidR="00576027" w:rsidRPr="007A0ED5">
              <w:rPr>
                <w:sz w:val="10"/>
                <w:szCs w:val="10"/>
              </w:rPr>
              <w:t xml:space="preserve"> 2013; </w:t>
            </w:r>
            <w:r w:rsidR="00576027" w:rsidRPr="007A0ED5">
              <w:rPr>
                <w:b/>
                <w:sz w:val="10"/>
                <w:szCs w:val="10"/>
              </w:rPr>
              <w:t>54</w:t>
            </w:r>
            <w:r w:rsidR="00576027" w:rsidRPr="007A0ED5">
              <w:rPr>
                <w:sz w:val="10"/>
                <w:szCs w:val="10"/>
              </w:rPr>
              <w:t xml:space="preserve">(6): 1177-82.  </w:t>
            </w:r>
            <w:r w:rsidR="00576027" w:rsidRPr="007A0ED5">
              <w:rPr>
                <w:b/>
                <w:sz w:val="10"/>
                <w:szCs w:val="10"/>
              </w:rPr>
              <w:t>26.</w:t>
            </w:r>
            <w:r w:rsidR="00576027" w:rsidRPr="007A0ED5">
              <w:rPr>
                <w:sz w:val="10"/>
                <w:szCs w:val="10"/>
              </w:rPr>
              <w:t xml:space="preserve"> Chapman MA, et al. Initial genome sequencing and analysis of multiple myeloma. </w:t>
            </w:r>
            <w:r w:rsidR="00576027" w:rsidRPr="007A0ED5">
              <w:rPr>
                <w:i/>
                <w:sz w:val="10"/>
                <w:szCs w:val="10"/>
              </w:rPr>
              <w:t>Nature</w:t>
            </w:r>
            <w:r w:rsidR="00576027" w:rsidRPr="007A0ED5">
              <w:rPr>
                <w:sz w:val="10"/>
                <w:szCs w:val="10"/>
              </w:rPr>
              <w:t xml:space="preserve"> 2011; </w:t>
            </w:r>
            <w:r w:rsidR="00576027" w:rsidRPr="007A0ED5">
              <w:rPr>
                <w:b/>
                <w:sz w:val="10"/>
                <w:szCs w:val="10"/>
              </w:rPr>
              <w:t>471</w:t>
            </w:r>
            <w:r w:rsidR="00576027" w:rsidRPr="007A0ED5">
              <w:rPr>
                <w:sz w:val="10"/>
                <w:szCs w:val="10"/>
              </w:rPr>
              <w:t xml:space="preserve">(7339): 467-72.  </w:t>
            </w:r>
            <w:r w:rsidR="00576027" w:rsidRPr="007A0ED5">
              <w:rPr>
                <w:b/>
                <w:sz w:val="10"/>
                <w:szCs w:val="10"/>
              </w:rPr>
              <w:t>27.</w:t>
            </w:r>
            <w:r w:rsidR="00576027" w:rsidRPr="007A0ED5">
              <w:rPr>
                <w:sz w:val="10"/>
                <w:szCs w:val="10"/>
              </w:rPr>
              <w:t xml:space="preserve"> Badalian-Very G, et al. Recurrent BRAF mutations in Langerhans cell histiocytosis. </w:t>
            </w:r>
            <w:r w:rsidR="00576027" w:rsidRPr="007A0ED5">
              <w:rPr>
                <w:i/>
                <w:sz w:val="10"/>
                <w:szCs w:val="10"/>
              </w:rPr>
              <w:t>Blood</w:t>
            </w:r>
            <w:r w:rsidR="00576027" w:rsidRPr="007A0ED5">
              <w:rPr>
                <w:sz w:val="10"/>
                <w:szCs w:val="10"/>
              </w:rPr>
              <w:t xml:space="preserve"> 2010; </w:t>
            </w:r>
            <w:r w:rsidR="00576027" w:rsidRPr="007A0ED5">
              <w:rPr>
                <w:b/>
                <w:sz w:val="10"/>
                <w:szCs w:val="10"/>
              </w:rPr>
              <w:t>116</w:t>
            </w:r>
            <w:r w:rsidR="00576027" w:rsidRPr="007A0ED5">
              <w:rPr>
                <w:sz w:val="10"/>
                <w:szCs w:val="10"/>
              </w:rPr>
              <w:t xml:space="preserve">(11): 1919-23.  </w:t>
            </w:r>
            <w:r w:rsidR="00576027" w:rsidRPr="007A0ED5">
              <w:rPr>
                <w:b/>
                <w:sz w:val="10"/>
                <w:szCs w:val="10"/>
              </w:rPr>
              <w:t>28.</w:t>
            </w:r>
            <w:r w:rsidR="00576027" w:rsidRPr="007A0ED5">
              <w:rPr>
                <w:sz w:val="10"/>
                <w:szCs w:val="10"/>
              </w:rPr>
              <w:t xml:space="preserve"> Tausch E, et al. Prognostic and predictive impact of genetic markers in patients with CLL treated with obinutuzumab and venetoclax. </w:t>
            </w:r>
            <w:r w:rsidR="00576027" w:rsidRPr="007A0ED5">
              <w:rPr>
                <w:i/>
                <w:sz w:val="10"/>
                <w:szCs w:val="10"/>
              </w:rPr>
              <w:t>Blood</w:t>
            </w:r>
            <w:r w:rsidR="00576027" w:rsidRPr="007A0ED5">
              <w:rPr>
                <w:sz w:val="10"/>
                <w:szCs w:val="10"/>
              </w:rPr>
              <w:t xml:space="preserve"> 2020; </w:t>
            </w:r>
            <w:r w:rsidR="00576027" w:rsidRPr="007A0ED5">
              <w:rPr>
                <w:b/>
                <w:sz w:val="10"/>
                <w:szCs w:val="10"/>
              </w:rPr>
              <w:t>135</w:t>
            </w:r>
            <w:r w:rsidR="00576027" w:rsidRPr="007A0ED5">
              <w:rPr>
                <w:sz w:val="10"/>
                <w:szCs w:val="10"/>
              </w:rPr>
              <w:t xml:space="preserve">(26): 2402-12.  </w:t>
            </w:r>
            <w:r w:rsidR="00576027" w:rsidRPr="007A0ED5">
              <w:rPr>
                <w:b/>
                <w:sz w:val="10"/>
                <w:szCs w:val="10"/>
              </w:rPr>
              <w:t>29.</w:t>
            </w:r>
            <w:r w:rsidR="00576027" w:rsidRPr="007A0ED5">
              <w:rPr>
                <w:sz w:val="10"/>
                <w:szCs w:val="10"/>
              </w:rPr>
              <w:t xml:space="preserve"> Ahn IE, et al. Prediction of Outcome in Patients With Chronic Lymphocytic Leukemia Treated With Ibrutinib: Development and Validation of a Four-Factor Prognostic Model. </w:t>
            </w:r>
            <w:r w:rsidR="00576027" w:rsidRPr="007A0ED5">
              <w:rPr>
                <w:i/>
                <w:sz w:val="10"/>
                <w:szCs w:val="10"/>
              </w:rPr>
              <w:t>Journal of Clinical Oncology</w:t>
            </w:r>
            <w:r w:rsidR="00576027" w:rsidRPr="007A0ED5">
              <w:rPr>
                <w:sz w:val="10"/>
                <w:szCs w:val="10"/>
              </w:rPr>
              <w:t xml:space="preserve"> 2021; </w:t>
            </w:r>
            <w:r w:rsidR="00576027" w:rsidRPr="007A0ED5">
              <w:rPr>
                <w:b/>
                <w:sz w:val="10"/>
                <w:szCs w:val="10"/>
              </w:rPr>
              <w:t>39</w:t>
            </w:r>
            <w:r w:rsidR="00576027" w:rsidRPr="007A0ED5">
              <w:rPr>
                <w:sz w:val="10"/>
                <w:szCs w:val="10"/>
              </w:rPr>
              <w:t xml:space="preserve">(6): 576-85.  </w:t>
            </w:r>
            <w:r w:rsidR="00576027" w:rsidRPr="007A0ED5">
              <w:rPr>
                <w:b/>
                <w:sz w:val="10"/>
                <w:szCs w:val="10"/>
              </w:rPr>
              <w:t>30.</w:t>
            </w:r>
            <w:r w:rsidR="00576027" w:rsidRPr="007A0ED5">
              <w:rPr>
                <w:sz w:val="10"/>
                <w:szCs w:val="10"/>
              </w:rPr>
              <w:t xml:space="preserve"> Fischer K, et al. Long-term remissions after FCR chemoimmunotherapy in previously untreated patients with CLL: updated results of the CLL8 trial. </w:t>
            </w:r>
            <w:r w:rsidR="00576027" w:rsidRPr="007A0ED5">
              <w:rPr>
                <w:i/>
                <w:sz w:val="10"/>
                <w:szCs w:val="10"/>
              </w:rPr>
              <w:t>Blood</w:t>
            </w:r>
            <w:r w:rsidR="00576027" w:rsidRPr="007A0ED5">
              <w:rPr>
                <w:sz w:val="10"/>
                <w:szCs w:val="10"/>
              </w:rPr>
              <w:t xml:space="preserve"> 2016; </w:t>
            </w:r>
            <w:r w:rsidR="00576027" w:rsidRPr="007A0ED5">
              <w:rPr>
                <w:b/>
                <w:sz w:val="10"/>
                <w:szCs w:val="10"/>
              </w:rPr>
              <w:t>127</w:t>
            </w:r>
            <w:r w:rsidR="00576027" w:rsidRPr="007A0ED5">
              <w:rPr>
                <w:sz w:val="10"/>
                <w:szCs w:val="10"/>
              </w:rPr>
              <w:t xml:space="preserve">(2): 208-15.  </w:t>
            </w:r>
            <w:r w:rsidR="00576027" w:rsidRPr="007A0ED5">
              <w:rPr>
                <w:b/>
                <w:sz w:val="10"/>
                <w:szCs w:val="10"/>
              </w:rPr>
              <w:t>31.</w:t>
            </w:r>
            <w:r w:rsidR="00576027" w:rsidRPr="007A0ED5">
              <w:rPr>
                <w:sz w:val="10"/>
                <w:szCs w:val="10"/>
              </w:rPr>
              <w:t xml:space="preserve"> Poulain S, et al. TP53 Mutation and Its Prognostic Significance in Waldenstrom's Macroglobulinemia. </w:t>
            </w:r>
            <w:r w:rsidR="00576027" w:rsidRPr="007A0ED5">
              <w:rPr>
                <w:i/>
                <w:sz w:val="10"/>
                <w:szCs w:val="10"/>
              </w:rPr>
              <w:t>Clin Cancer Res</w:t>
            </w:r>
            <w:r w:rsidR="00576027" w:rsidRPr="007A0ED5">
              <w:rPr>
                <w:sz w:val="10"/>
                <w:szCs w:val="10"/>
              </w:rPr>
              <w:t xml:space="preserve"> 2017; </w:t>
            </w:r>
            <w:r w:rsidR="00576027" w:rsidRPr="007A0ED5">
              <w:rPr>
                <w:b/>
                <w:sz w:val="10"/>
                <w:szCs w:val="10"/>
              </w:rPr>
              <w:t>23</w:t>
            </w:r>
            <w:r w:rsidR="00576027" w:rsidRPr="007A0ED5">
              <w:rPr>
                <w:sz w:val="10"/>
                <w:szCs w:val="10"/>
              </w:rPr>
              <w:t xml:space="preserve">(20): 6325-35.  </w:t>
            </w:r>
            <w:r w:rsidR="00576027" w:rsidRPr="007A0ED5">
              <w:rPr>
                <w:b/>
                <w:sz w:val="10"/>
                <w:szCs w:val="10"/>
              </w:rPr>
              <w:t>32.</w:t>
            </w:r>
            <w:r w:rsidR="00576027" w:rsidRPr="007A0ED5">
              <w:rPr>
                <w:sz w:val="10"/>
                <w:szCs w:val="10"/>
              </w:rPr>
              <w:t xml:space="preserve"> Wang Y, et al. Molecular and genetic biomarkers implemented from next-generation sequencing provide treatment insights in clinical practice for Waldenström macroglobulinemia. </w:t>
            </w:r>
            <w:r w:rsidR="00576027" w:rsidRPr="007A0ED5">
              <w:rPr>
                <w:i/>
                <w:sz w:val="10"/>
                <w:szCs w:val="10"/>
              </w:rPr>
              <w:t>Neoplasia</w:t>
            </w:r>
            <w:r w:rsidR="00576027" w:rsidRPr="007A0ED5">
              <w:rPr>
                <w:sz w:val="10"/>
                <w:szCs w:val="10"/>
              </w:rPr>
              <w:t xml:space="preserve"> 2021; </w:t>
            </w:r>
            <w:r w:rsidR="00576027" w:rsidRPr="007A0ED5">
              <w:rPr>
                <w:b/>
                <w:sz w:val="10"/>
                <w:szCs w:val="10"/>
              </w:rPr>
              <w:t>23</w:t>
            </w:r>
            <w:r w:rsidR="00576027" w:rsidRPr="007A0ED5">
              <w:rPr>
                <w:sz w:val="10"/>
                <w:szCs w:val="10"/>
              </w:rPr>
              <w:t xml:space="preserve">(4): 361-74.  </w:t>
            </w:r>
            <w:r w:rsidR="00576027" w:rsidRPr="007A0ED5">
              <w:rPr>
                <w:b/>
                <w:sz w:val="10"/>
                <w:szCs w:val="10"/>
              </w:rPr>
              <w:t>33.</w:t>
            </w:r>
            <w:r w:rsidR="00576027" w:rsidRPr="007A0ED5">
              <w:rPr>
                <w:sz w:val="10"/>
                <w:szCs w:val="10"/>
              </w:rPr>
              <w:t xml:space="preserve"> Treon SP, et al. Ibrutinib in previously treated Waldenstrom's macroglobulinemia. </w:t>
            </w:r>
            <w:r w:rsidR="00576027" w:rsidRPr="007A0ED5">
              <w:rPr>
                <w:i/>
                <w:sz w:val="10"/>
                <w:szCs w:val="10"/>
              </w:rPr>
              <w:t>N Engl J Med</w:t>
            </w:r>
            <w:r w:rsidR="00576027" w:rsidRPr="007A0ED5">
              <w:rPr>
                <w:sz w:val="10"/>
                <w:szCs w:val="10"/>
              </w:rPr>
              <w:t xml:space="preserve"> 2015; </w:t>
            </w:r>
            <w:r w:rsidR="00576027" w:rsidRPr="007A0ED5">
              <w:rPr>
                <w:b/>
                <w:sz w:val="10"/>
                <w:szCs w:val="10"/>
              </w:rPr>
              <w:t>372</w:t>
            </w:r>
            <w:r w:rsidR="00576027" w:rsidRPr="007A0ED5">
              <w:rPr>
                <w:sz w:val="10"/>
                <w:szCs w:val="10"/>
              </w:rPr>
              <w:t xml:space="preserve">(15): 1430-40.  </w:t>
            </w:r>
            <w:r w:rsidR="00576027" w:rsidRPr="007A0ED5">
              <w:rPr>
                <w:b/>
                <w:sz w:val="10"/>
                <w:szCs w:val="10"/>
              </w:rPr>
              <w:t>34.</w:t>
            </w:r>
            <w:r w:rsidR="00576027" w:rsidRPr="007A0ED5">
              <w:rPr>
                <w:sz w:val="10"/>
                <w:szCs w:val="10"/>
              </w:rPr>
              <w:t xml:space="preserve"> Treon SP, et al. Ibrutinib Monotherapy in Symptomatic, Treatment-Naïve Patients With Waldenström Macroglobulinemia. </w:t>
            </w:r>
            <w:r w:rsidR="00576027" w:rsidRPr="007A0ED5">
              <w:rPr>
                <w:i/>
                <w:sz w:val="10"/>
                <w:szCs w:val="10"/>
              </w:rPr>
              <w:t>J Clin Oncol</w:t>
            </w:r>
            <w:r w:rsidR="00576027" w:rsidRPr="007A0ED5">
              <w:rPr>
                <w:sz w:val="10"/>
                <w:szCs w:val="10"/>
              </w:rPr>
              <w:t xml:space="preserve"> 2018; </w:t>
            </w:r>
            <w:r w:rsidR="00576027" w:rsidRPr="007A0ED5">
              <w:rPr>
                <w:b/>
                <w:sz w:val="10"/>
                <w:szCs w:val="10"/>
              </w:rPr>
              <w:t>36</w:t>
            </w:r>
            <w:r w:rsidR="00576027" w:rsidRPr="007A0ED5">
              <w:rPr>
                <w:sz w:val="10"/>
                <w:szCs w:val="10"/>
              </w:rPr>
              <w:t xml:space="preserve">(27): 2755-61.  </w:t>
            </w:r>
            <w:r w:rsidR="00576027" w:rsidRPr="007A0ED5">
              <w:rPr>
                <w:b/>
                <w:sz w:val="10"/>
                <w:szCs w:val="10"/>
              </w:rPr>
              <w:t>35.</w:t>
            </w:r>
            <w:r w:rsidR="00576027" w:rsidRPr="007A0ED5">
              <w:rPr>
                <w:sz w:val="10"/>
                <w:szCs w:val="10"/>
              </w:rPr>
              <w:t xml:space="preserve"> Xu L, et al. Acquired mutations associated with ibrutinib resistance in Waldenstrom macroglobulinemia. </w:t>
            </w:r>
            <w:r w:rsidR="00576027" w:rsidRPr="007A0ED5">
              <w:rPr>
                <w:i/>
                <w:sz w:val="10"/>
                <w:szCs w:val="10"/>
              </w:rPr>
              <w:t>Blood</w:t>
            </w:r>
            <w:r w:rsidR="00576027" w:rsidRPr="007A0ED5">
              <w:rPr>
                <w:sz w:val="10"/>
                <w:szCs w:val="10"/>
              </w:rPr>
              <w:t xml:space="preserve"> 2017; </w:t>
            </w:r>
            <w:r w:rsidR="00576027" w:rsidRPr="007A0ED5">
              <w:rPr>
                <w:b/>
                <w:sz w:val="10"/>
                <w:szCs w:val="10"/>
              </w:rPr>
              <w:t>129</w:t>
            </w:r>
            <w:r w:rsidR="00576027" w:rsidRPr="007A0ED5">
              <w:rPr>
                <w:sz w:val="10"/>
                <w:szCs w:val="10"/>
              </w:rPr>
              <w:t xml:space="preserve">(18): 2519-25.  </w:t>
            </w:r>
            <w:r w:rsidR="00576027" w:rsidRPr="007A0ED5">
              <w:rPr>
                <w:b/>
                <w:sz w:val="10"/>
                <w:szCs w:val="10"/>
              </w:rPr>
              <w:t>36.</w:t>
            </w:r>
            <w:r w:rsidR="00576027" w:rsidRPr="007A0ED5">
              <w:rPr>
                <w:sz w:val="10"/>
                <w:szCs w:val="10"/>
              </w:rPr>
              <w:t xml:space="preserve"> Tiacci E, et al. Targeting Mutant BRAF in Relapsed or Refractory Hairy-Cell Leukemia. </w:t>
            </w:r>
            <w:r w:rsidR="00576027" w:rsidRPr="007A0ED5">
              <w:rPr>
                <w:i/>
                <w:sz w:val="10"/>
                <w:szCs w:val="10"/>
              </w:rPr>
              <w:t>N Engl J Med</w:t>
            </w:r>
            <w:r w:rsidR="00576027" w:rsidRPr="007A0ED5">
              <w:rPr>
                <w:sz w:val="10"/>
                <w:szCs w:val="10"/>
              </w:rPr>
              <w:t xml:space="preserve"> 2015; </w:t>
            </w:r>
            <w:r w:rsidR="00576027" w:rsidRPr="007A0ED5">
              <w:rPr>
                <w:b/>
                <w:sz w:val="10"/>
                <w:szCs w:val="10"/>
              </w:rPr>
              <w:t>373</w:t>
            </w:r>
            <w:r w:rsidR="00576027" w:rsidRPr="007A0ED5">
              <w:rPr>
                <w:sz w:val="10"/>
                <w:szCs w:val="10"/>
              </w:rPr>
              <w:t xml:space="preserve">(18): 1733-47.  </w:t>
            </w:r>
            <w:r w:rsidR="00576027" w:rsidRPr="007A0ED5">
              <w:rPr>
                <w:b/>
                <w:sz w:val="10"/>
                <w:szCs w:val="10"/>
              </w:rPr>
              <w:t>37.</w:t>
            </w:r>
            <w:r w:rsidR="00576027" w:rsidRPr="007A0ED5">
              <w:rPr>
                <w:sz w:val="10"/>
                <w:szCs w:val="10"/>
              </w:rPr>
              <w:t xml:space="preserve"> Kreitman RJ, et al. Treatment with Combination of Dabrafenib and Trametinib in Patients with Recurrent/Refractory BRAF V600E-Mutated Hairy Cell Leukemia (HCL). </w:t>
            </w:r>
            <w:r w:rsidR="00576027" w:rsidRPr="007A0ED5">
              <w:rPr>
                <w:i/>
                <w:sz w:val="10"/>
                <w:szCs w:val="10"/>
              </w:rPr>
              <w:t>Blood</w:t>
            </w:r>
            <w:r w:rsidR="00576027" w:rsidRPr="007A0ED5">
              <w:rPr>
                <w:sz w:val="10"/>
                <w:szCs w:val="10"/>
              </w:rPr>
              <w:t xml:space="preserve"> 2018; </w:t>
            </w:r>
            <w:r w:rsidR="00576027" w:rsidRPr="007A0ED5">
              <w:rPr>
                <w:b/>
                <w:sz w:val="10"/>
                <w:szCs w:val="10"/>
              </w:rPr>
              <w:t>132</w:t>
            </w:r>
            <w:r w:rsidR="00576027" w:rsidRPr="007A0ED5">
              <w:rPr>
                <w:sz w:val="10"/>
                <w:szCs w:val="10"/>
              </w:rPr>
              <w:t xml:space="preserve">(Supplement 1): 391-.  </w:t>
            </w:r>
            <w:r w:rsidRPr="007A0ED5">
              <w:rPr>
                <w:sz w:val="10"/>
                <w:szCs w:val="10"/>
              </w:rPr>
              <w:fldChar w:fldCharType="end"/>
            </w:r>
          </w:p>
        </w:tc>
      </w:tr>
    </w:tbl>
    <w:p w14:paraId="3C1B7FE0" w14:textId="3B2F681A" w:rsidR="0057535D" w:rsidRDefault="0057535D" w:rsidP="00D02B85">
      <w:pPr>
        <w:rPr>
          <w:noProof/>
          <w:sz w:val="6"/>
          <w:szCs w:val="6"/>
        </w:rPr>
      </w:pPr>
    </w:p>
    <w:sectPr w:rsidR="0057535D" w:rsidSect="00FC3DB3">
      <w:footerReference w:type="default" r:id="rId8"/>
      <w:pgSz w:w="11900" w:h="16840"/>
      <w:pgMar w:top="1674" w:right="851" w:bottom="1134" w:left="851" w:header="680" w:footer="851" w:gutter="0"/>
      <w:cols w:space="708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55CA3613" w14:textId="77777777" w:rsidR="002C5A1D" w:rsidRDefault="002C5A1D">
      <w:pPr>
        <w:spacing w:after="0" w:line="240" w:lineRule="auto"/>
      </w:pPr>
      <w:r>
        <w:separator/>
      </w:r>
    </w:p>
  </w:endnote>
  <w:endnote w:type="continuationSeparator" w:id="0">
    <w:p w14:paraId="32D1A75F" w14:textId="77777777" w:rsidR="002C5A1D" w:rsidRDefault="002C5A1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Yu Gothic UI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32CC1348" w14:textId="77777777" w:rsidR="004D2615" w:rsidRPr="00070923" w:rsidRDefault="00456455" w:rsidP="00070923">
    <w:pPr>
      <w:pStyle w:val="Footer"/>
      <w:tabs>
        <w:tab w:val="clear" w:pos="8640"/>
        <w:tab w:val="right" w:pos="10198"/>
      </w:tabs>
      <w:rPr>
        <w:sz w:val="20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4ECB9EBF" w14:textId="77777777" w:rsidR="002C5A1D" w:rsidRDefault="002C5A1D">
      <w:pPr>
        <w:spacing w:after="0" w:line="240" w:lineRule="auto"/>
      </w:pPr>
      <w:r>
        <w:separator/>
      </w:r>
    </w:p>
  </w:footnote>
  <w:footnote w:type="continuationSeparator" w:id="0">
    <w:p w14:paraId="35707C6F" w14:textId="77777777" w:rsidR="002C5A1D" w:rsidRDefault="002C5A1D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49830AA"/>
    <w:multiLevelType w:val="hybridMultilevel"/>
    <w:tmpl w:val="6B121386"/>
    <w:lvl w:ilvl="0" w:tplc="2C2C2146">
      <w:start w:val="1"/>
      <w:numFmt w:val="bullet"/>
      <w:pStyle w:val="ListParagraph"/>
      <w:lvlText w:val=""/>
      <w:lvlJc w:val="left"/>
      <w:pPr>
        <w:ind w:left="714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34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54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74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594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14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34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54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74" w:hanging="360"/>
      </w:pPr>
      <w:rPr>
        <w:rFonts w:ascii="Wingdings" w:hAnsi="Wingdings" w:hint="default"/>
      </w:rPr>
    </w:lvl>
  </w:abstractNum>
  <w:abstractNum w:abstractNumId="1" w15:restartNumberingAfterBreak="0">
    <w:nsid w:val="1FDF66A0"/>
    <w:multiLevelType w:val="hybridMultilevel"/>
    <w:tmpl w:val="A21C82C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3E2B2E70"/>
    <w:multiLevelType w:val="hybridMultilevel"/>
    <w:tmpl w:val="3788CEDE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4EF72BF9"/>
    <w:multiLevelType w:val="hybridMultilevel"/>
    <w:tmpl w:val="FC1E9C10"/>
    <w:lvl w:ilvl="0" w:tplc="E42C20B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  <w:num w:numId="3">
    <w:abstractNumId w:val="3"/>
  </w:num>
  <w:num w:numId="4">
    <w:abstractNumId w:val="2"/>
  </w:num>
  <w:num w:numId="5">
    <w:abstractNumId w:val="0"/>
  </w:num>
  <w:num w:numId="6">
    <w:abstractNumId w:val="0"/>
  </w:num>
  <w:num w:numId="7">
    <w:abstractNumId w:val="0"/>
  </w:num>
  <w:num w:numId="8">
    <w:abstractNumId w:val="0"/>
  </w:num>
  <w:num w:numId="9">
    <w:abstractNumId w:val="0"/>
  </w:num>
  <w:num w:numId="10">
    <w:abstractNumId w:val="0"/>
  </w:num>
  <w:num w:numId="1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30"/>
  <w:proofState w:spelling="clean" w:grammar="clean"/>
  <w:defaultTabStop w:val="720"/>
  <w:characterSpacingControl w:val="doNotCompress"/>
  <w:hdrShapeDefaults>
    <o:shapedefaults v:ext="edit" spidmax="20481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 (modified for clin context docs)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prtrxfs2x209lezsabvpazra5vfwwxfx9t9&quot;&gt;Imogen&amp;apos;s Endnote Libray&lt;record-ids&gt;&lt;item&gt;23&lt;/item&gt;&lt;/record-ids&gt;&lt;/item&gt;&lt;/Libraries&gt;"/>
  </w:docVars>
  <w:rsids>
    <w:rsidRoot w:val="00F166A0"/>
    <w:rsid w:val="000239EC"/>
    <w:rsid w:val="00054F0F"/>
    <w:rsid w:val="00072CED"/>
    <w:rsid w:val="0009305E"/>
    <w:rsid w:val="000D1E7F"/>
    <w:rsid w:val="000E668C"/>
    <w:rsid w:val="00136AF3"/>
    <w:rsid w:val="00183043"/>
    <w:rsid w:val="001A6F7E"/>
    <w:rsid w:val="00221597"/>
    <w:rsid w:val="00246828"/>
    <w:rsid w:val="00285C91"/>
    <w:rsid w:val="002B68FC"/>
    <w:rsid w:val="002C5A1D"/>
    <w:rsid w:val="00391951"/>
    <w:rsid w:val="003B2852"/>
    <w:rsid w:val="004405AE"/>
    <w:rsid w:val="00444644"/>
    <w:rsid w:val="00456455"/>
    <w:rsid w:val="00474416"/>
    <w:rsid w:val="004940F0"/>
    <w:rsid w:val="005062F9"/>
    <w:rsid w:val="005069EB"/>
    <w:rsid w:val="00564010"/>
    <w:rsid w:val="0057535D"/>
    <w:rsid w:val="00576027"/>
    <w:rsid w:val="00580AAA"/>
    <w:rsid w:val="005B783A"/>
    <w:rsid w:val="005B78C2"/>
    <w:rsid w:val="005C4E92"/>
    <w:rsid w:val="005C62F6"/>
    <w:rsid w:val="00607BC2"/>
    <w:rsid w:val="00662669"/>
    <w:rsid w:val="006A6E4D"/>
    <w:rsid w:val="00730677"/>
    <w:rsid w:val="0077675B"/>
    <w:rsid w:val="007A0ED5"/>
    <w:rsid w:val="0086782A"/>
    <w:rsid w:val="00896FD4"/>
    <w:rsid w:val="008F1D2C"/>
    <w:rsid w:val="008F4955"/>
    <w:rsid w:val="0092028C"/>
    <w:rsid w:val="009779D3"/>
    <w:rsid w:val="00AF5D34"/>
    <w:rsid w:val="00B564B7"/>
    <w:rsid w:val="00B6454B"/>
    <w:rsid w:val="00BF64D0"/>
    <w:rsid w:val="00C266BE"/>
    <w:rsid w:val="00C33EC3"/>
    <w:rsid w:val="00C90C0D"/>
    <w:rsid w:val="00CD1777"/>
    <w:rsid w:val="00D02B85"/>
    <w:rsid w:val="00D40CA3"/>
    <w:rsid w:val="00E00165"/>
    <w:rsid w:val="00E13354"/>
    <w:rsid w:val="00E50A32"/>
    <w:rsid w:val="00E74528"/>
    <w:rsid w:val="00EC2BED"/>
    <w:rsid w:val="00F0187E"/>
    <w:rsid w:val="00F166A0"/>
    <w:rsid w:val="00F27F9E"/>
    <w:rsid w:val="00F91B2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81"/>
    <o:shapelayout v:ext="edit">
      <o:idmap v:ext="edit" data="1"/>
    </o:shapelayout>
  </w:shapeDefaults>
  <w:decimalSymbol w:val="."/>
  <w:listSeparator w:val=","/>
  <w14:docId w14:val="30099FFB"/>
  <w15:chartTrackingRefBased/>
  <w15:docId w15:val="{92A022B8-894B-4E1A-98F2-6B814EBA751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semiHidden="1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qFormat/>
    <w:rsid w:val="00F166A0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9"/>
    <w:unhideWhenUsed/>
    <w:qFormat/>
    <w:rsid w:val="00F166A0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F166A0"/>
    <w:pPr>
      <w:tabs>
        <w:tab w:val="center" w:pos="4320"/>
        <w:tab w:val="right" w:pos="8640"/>
      </w:tabs>
      <w:spacing w:after="0" w:line="240" w:lineRule="auto"/>
    </w:pPr>
    <w:rPr>
      <w:rFonts w:ascii="Cambria" w:eastAsia="MS Mincho" w:hAnsi="Cambria" w:cs="Times New Roman"/>
      <w:sz w:val="24"/>
      <w:szCs w:val="24"/>
      <w:lang w:val="en-US"/>
    </w:rPr>
  </w:style>
  <w:style w:type="character" w:customStyle="1" w:styleId="FooterChar">
    <w:name w:val="Footer Char"/>
    <w:basedOn w:val="DefaultParagraphFont"/>
    <w:link w:val="Footer"/>
    <w:uiPriority w:val="99"/>
    <w:rsid w:val="00F166A0"/>
    <w:rPr>
      <w:rFonts w:ascii="Cambria" w:eastAsia="MS Mincho" w:hAnsi="Cambria" w:cs="Times New Roman"/>
      <w:sz w:val="24"/>
      <w:szCs w:val="24"/>
      <w:lang w:val="en-US"/>
    </w:rPr>
  </w:style>
  <w:style w:type="paragraph" w:styleId="ListParagraph">
    <w:name w:val="List Paragraph"/>
    <w:basedOn w:val="Normal"/>
    <w:link w:val="ListParagraphChar"/>
    <w:uiPriority w:val="34"/>
    <w:qFormat/>
    <w:rsid w:val="00F166A0"/>
    <w:pPr>
      <w:numPr>
        <w:numId w:val="1"/>
      </w:numPr>
      <w:spacing w:after="80"/>
      <w:contextualSpacing/>
      <w:jc w:val="both"/>
    </w:pPr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table" w:customStyle="1" w:styleId="TableGrid1">
    <w:name w:val="Table Grid1"/>
    <w:basedOn w:val="TableNormal"/>
    <w:next w:val="TableGrid"/>
    <w:uiPriority w:val="59"/>
    <w:rsid w:val="00F166A0"/>
    <w:pPr>
      <w:spacing w:after="0" w:line="240" w:lineRule="auto"/>
    </w:pPr>
    <w:rPr>
      <w:rFonts w:ascii="Cambria" w:eastAsia="MS Mincho" w:hAnsi="Cambria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CLIN1HEADING">
    <w:name w:val="CLIN1(HEADING)"/>
    <w:basedOn w:val="Heading1"/>
    <w:link w:val="CLIN1HEADINGChar"/>
    <w:qFormat/>
    <w:rsid w:val="0086782A"/>
    <w:pPr>
      <w:keepNext w:val="0"/>
      <w:keepLines w:val="0"/>
      <w:spacing w:before="0" w:after="120" w:line="240" w:lineRule="auto"/>
      <w:jc w:val="center"/>
    </w:pPr>
    <w:rPr>
      <w:rFonts w:ascii="Calibri" w:eastAsia="MS Mincho" w:hAnsi="Calibri" w:cstheme="majorHAnsi"/>
      <w:b/>
      <w:caps/>
      <w:color w:val="411E75"/>
    </w:rPr>
  </w:style>
  <w:style w:type="paragraph" w:customStyle="1" w:styleId="CLIN2SUBHEADINGS">
    <w:name w:val="CLIN2(SUBHEADINGS)"/>
    <w:basedOn w:val="Heading2"/>
    <w:link w:val="CLIN2SUBHEADINGSChar"/>
    <w:qFormat/>
    <w:rsid w:val="0086782A"/>
    <w:pPr>
      <w:keepNext w:val="0"/>
      <w:keepLines w:val="0"/>
      <w:spacing w:before="0" w:after="60" w:line="240" w:lineRule="auto"/>
      <w:jc w:val="both"/>
    </w:pPr>
    <w:rPr>
      <w:rFonts w:ascii="Calibri" w:eastAsia="MS Mincho" w:hAnsi="Calibri" w:cstheme="majorHAnsi"/>
      <w:b/>
      <w:caps/>
      <w:color w:val="411E75"/>
      <w:sz w:val="22"/>
      <w:szCs w:val="18"/>
    </w:rPr>
  </w:style>
  <w:style w:type="character" w:customStyle="1" w:styleId="CLIN1HEADINGChar">
    <w:name w:val="CLIN1(HEADING) Char"/>
    <w:basedOn w:val="Heading1Char"/>
    <w:link w:val="CLIN1HEADING"/>
    <w:rsid w:val="0086782A"/>
    <w:rPr>
      <w:rFonts w:ascii="Calibri" w:eastAsia="MS Mincho" w:hAnsi="Calibri" w:cstheme="majorHAnsi"/>
      <w:b/>
      <w:caps/>
      <w:color w:val="411E75"/>
      <w:sz w:val="32"/>
      <w:szCs w:val="32"/>
    </w:rPr>
  </w:style>
  <w:style w:type="paragraph" w:customStyle="1" w:styleId="CLIN3BULLETPOINTS">
    <w:name w:val="CLIN3(BULLET POINTS)"/>
    <w:basedOn w:val="ListParagraph"/>
    <w:link w:val="CLIN3BULLETPOINTSChar"/>
    <w:qFormat/>
    <w:rsid w:val="0086782A"/>
    <w:rPr>
      <w:rFonts w:ascii="Calibri" w:hAnsi="Calibri"/>
    </w:rPr>
  </w:style>
  <w:style w:type="character" w:customStyle="1" w:styleId="CLIN2SUBHEADINGSChar">
    <w:name w:val="CLIN2(SUBHEADINGS) Char"/>
    <w:basedOn w:val="Heading2Char"/>
    <w:link w:val="CLIN2SUBHEADINGS"/>
    <w:rsid w:val="0086782A"/>
    <w:rPr>
      <w:rFonts w:ascii="Calibri" w:eastAsia="MS Mincho" w:hAnsi="Calibri" w:cstheme="majorHAnsi"/>
      <w:b/>
      <w:caps/>
      <w:color w:val="411E75"/>
      <w:sz w:val="26"/>
      <w:szCs w:val="18"/>
    </w:rPr>
  </w:style>
  <w:style w:type="paragraph" w:customStyle="1" w:styleId="CLIN4">
    <w:name w:val="CLIN4"/>
    <w:basedOn w:val="Normal"/>
    <w:link w:val="CLIN4Char"/>
    <w:qFormat/>
    <w:rsid w:val="000239EC"/>
    <w:pPr>
      <w:spacing w:after="0" w:line="240" w:lineRule="auto"/>
      <w:jc w:val="both"/>
    </w:pPr>
    <w:rPr>
      <w:rFonts w:ascii="Calibri" w:eastAsia="MS Mincho" w:hAnsi="Calibri" w:cs="Times New Roman"/>
      <w:noProof/>
      <w:sz w:val="12"/>
      <w:szCs w:val="24"/>
    </w:rPr>
  </w:style>
  <w:style w:type="character" w:customStyle="1" w:styleId="CLIN3BULLETPOINTSChar">
    <w:name w:val="CLIN3(BULLET POINTS) Char"/>
    <w:basedOn w:val="DefaultParagraphFont"/>
    <w:link w:val="CLIN3BULLETPOINTS"/>
    <w:rsid w:val="0086782A"/>
    <w:rPr>
      <w:rFonts w:ascii="Calibri" w:eastAsia="MS Mincho" w:hAnsi="Calibri" w:cstheme="majorHAnsi"/>
      <w:noProof/>
      <w:sz w:val="18"/>
      <w:szCs w:val="18"/>
      <w:lang w:eastAsia="en-AU"/>
    </w:rPr>
  </w:style>
  <w:style w:type="character" w:customStyle="1" w:styleId="CLIN4Char">
    <w:name w:val="CLIN4 Char"/>
    <w:basedOn w:val="DefaultParagraphFont"/>
    <w:link w:val="CLIN4"/>
    <w:rsid w:val="000239EC"/>
    <w:rPr>
      <w:rFonts w:ascii="Calibri" w:eastAsia="MS Mincho" w:hAnsi="Calibri" w:cs="Times New Roman"/>
      <w:noProof/>
      <w:sz w:val="12"/>
      <w:szCs w:val="24"/>
    </w:rPr>
  </w:style>
  <w:style w:type="table" w:styleId="TableGrid">
    <w:name w:val="Table Grid"/>
    <w:basedOn w:val="TableNormal"/>
    <w:uiPriority w:val="39"/>
    <w:rsid w:val="00F166A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rsid w:val="00F166A0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9"/>
    <w:rsid w:val="00F166A0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customStyle="1" w:styleId="EndNoteBibliography">
    <w:name w:val="EndNote Bibliography"/>
    <w:basedOn w:val="Normal"/>
    <w:link w:val="EndNoteBibliographyChar"/>
    <w:rsid w:val="00D02B85"/>
    <w:pPr>
      <w:spacing w:after="0" w:line="240" w:lineRule="auto"/>
    </w:pPr>
    <w:rPr>
      <w:rFonts w:ascii="Calibri" w:eastAsiaTheme="minorEastAsia" w:hAnsi="Calibri" w:cs="Calibri"/>
      <w:szCs w:val="24"/>
      <w:lang w:val="en-US" w:eastAsia="zh-TW"/>
    </w:rPr>
  </w:style>
  <w:style w:type="character" w:customStyle="1" w:styleId="EndNoteBibliographyChar">
    <w:name w:val="EndNote Bibliography Char"/>
    <w:basedOn w:val="DefaultParagraphFont"/>
    <w:link w:val="EndNoteBibliography"/>
    <w:rsid w:val="00D02B85"/>
    <w:rPr>
      <w:rFonts w:ascii="Calibri" w:eastAsiaTheme="minorEastAsia" w:hAnsi="Calibri" w:cs="Calibri"/>
      <w:szCs w:val="24"/>
      <w:lang w:val="en-US" w:eastAsia="zh-TW"/>
    </w:rPr>
  </w:style>
  <w:style w:type="paragraph" w:styleId="NoSpacing">
    <w:name w:val="No Spacing"/>
    <w:uiPriority w:val="1"/>
    <w:qFormat/>
    <w:rsid w:val="00D02B85"/>
    <w:pPr>
      <w:spacing w:after="0" w:line="240" w:lineRule="auto"/>
    </w:pPr>
    <w:rPr>
      <w:rFonts w:eastAsiaTheme="minorEastAsia"/>
      <w:sz w:val="24"/>
      <w:szCs w:val="24"/>
      <w:lang w:val="en-US" w:eastAsia="zh-TW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0E668C"/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paragraph" w:customStyle="1" w:styleId="References">
    <w:name w:val="References"/>
    <w:basedOn w:val="Normal"/>
    <w:next w:val="Normal"/>
    <w:link w:val="ReferencesChar"/>
    <w:qFormat/>
    <w:rsid w:val="000E668C"/>
    <w:pPr>
      <w:spacing w:after="0" w:line="240" w:lineRule="auto"/>
      <w:ind w:left="424" w:hanging="424"/>
      <w:jc w:val="both"/>
    </w:pPr>
    <w:rPr>
      <w:rFonts w:ascii="Calibri" w:eastAsia="MS Mincho" w:hAnsi="Calibri" w:cs="Times New Roman"/>
      <w:noProof/>
      <w:sz w:val="12"/>
      <w:szCs w:val="24"/>
      <w:lang w:val="en-US"/>
    </w:rPr>
  </w:style>
  <w:style w:type="character" w:customStyle="1" w:styleId="ReferencesChar">
    <w:name w:val="References Char"/>
    <w:basedOn w:val="DefaultParagraphFont"/>
    <w:link w:val="References"/>
    <w:rsid w:val="000E668C"/>
    <w:rPr>
      <w:rFonts w:ascii="Calibri" w:eastAsia="MS Mincho" w:hAnsi="Calibri" w:cs="Times New Roman"/>
      <w:noProof/>
      <w:sz w:val="12"/>
      <w:szCs w:val="24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0D1E7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D1E7F"/>
  </w:style>
  <w:style w:type="character" w:styleId="CommentReference">
    <w:name w:val="annotation reference"/>
    <w:basedOn w:val="DefaultParagraphFont"/>
    <w:uiPriority w:val="99"/>
    <w:semiHidden/>
    <w:unhideWhenUsed/>
    <w:rsid w:val="00F91B2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91B25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91B25"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91B25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91B25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444644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ListParagraphChar"/>
    <w:link w:val="EndNoteBibliographyTitle"/>
    <w:rsid w:val="00444644"/>
    <w:rPr>
      <w:rFonts w:ascii="Calibri" w:eastAsia="MS Mincho" w:hAnsi="Calibri" w:cs="Calibri"/>
      <w:noProof/>
      <w:sz w:val="18"/>
      <w:szCs w:val="18"/>
      <w:lang w:val="en-US" w:eastAsia="en-AU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6454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6454B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C3AF845-4E5D-45F9-BB92-8802B6F8855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1</Pages>
  <Words>2246</Words>
  <Characters>12808</Characters>
  <Application>Microsoft Office Word</Application>
  <DocSecurity>0</DocSecurity>
  <Lines>106</Lines>
  <Paragraphs>3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Peter MacCallum Cancer Centre</Company>
  <LinksUpToDate>false</LinksUpToDate>
  <CharactersWithSpaces>1502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hompson Ella</dc:creator>
  <cp:keywords/>
  <dc:description/>
  <cp:lastModifiedBy>Tiong Ing-Soo</cp:lastModifiedBy>
  <cp:revision>3</cp:revision>
  <dcterms:created xsi:type="dcterms:W3CDTF">2023-01-18T22:11:00Z</dcterms:created>
  <dcterms:modified xsi:type="dcterms:W3CDTF">2023-01-18T22:14:00Z</dcterms:modified>
</cp:coreProperties>
</file>